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E5F9F6" w14:textId="65E1601B" w:rsidR="001074CF" w:rsidRPr="00A34B65" w:rsidRDefault="00A34B65">
      <w:pPr>
        <w:rPr>
          <w:sz w:val="32"/>
          <w:szCs w:val="32"/>
          <w:lang w:val="en-US"/>
        </w:rPr>
      </w:pPr>
      <w:r w:rsidRPr="00A34B65">
        <w:rPr>
          <w:sz w:val="32"/>
          <w:szCs w:val="32"/>
          <w:lang w:val="en-US"/>
        </w:rPr>
        <w:t>Open-source</w:t>
      </w:r>
      <w:r w:rsidR="00ED5A2B" w:rsidRPr="00A34B65">
        <w:rPr>
          <w:sz w:val="32"/>
          <w:szCs w:val="32"/>
          <w:lang w:val="en-US"/>
        </w:rPr>
        <w:t xml:space="preserve"> </w:t>
      </w:r>
      <w:r w:rsidR="001074CF" w:rsidRPr="00A34B65">
        <w:rPr>
          <w:sz w:val="32"/>
          <w:szCs w:val="32"/>
          <w:lang w:val="en-US"/>
        </w:rPr>
        <w:t>data processing solutions</w:t>
      </w:r>
      <w:r w:rsidR="00940F59" w:rsidRPr="00A34B65">
        <w:rPr>
          <w:sz w:val="32"/>
          <w:szCs w:val="32"/>
          <w:lang w:val="en-US"/>
        </w:rPr>
        <w:t xml:space="preserve"> for Teledyne RD</w:t>
      </w:r>
      <w:r w:rsidR="00437010">
        <w:rPr>
          <w:sz w:val="32"/>
          <w:szCs w:val="32"/>
          <w:lang w:val="en-US"/>
        </w:rPr>
        <w:t xml:space="preserve"> Instruments</w:t>
      </w:r>
      <w:r w:rsidR="00940F59" w:rsidRPr="00A34B65">
        <w:rPr>
          <w:sz w:val="32"/>
          <w:szCs w:val="32"/>
          <w:lang w:val="en-US"/>
        </w:rPr>
        <w:t xml:space="preserve"> Workhorse </w:t>
      </w:r>
      <w:r w:rsidR="00487637" w:rsidRPr="00A34B65">
        <w:rPr>
          <w:sz w:val="32"/>
          <w:szCs w:val="32"/>
          <w:lang w:val="en-US"/>
        </w:rPr>
        <w:t>ADCP</w:t>
      </w:r>
    </w:p>
    <w:p w14:paraId="586470EA" w14:textId="047E965F" w:rsidR="00BB52CB" w:rsidRDefault="00BB52CB">
      <w:pPr>
        <w:rPr>
          <w:b/>
          <w:bCs/>
          <w:lang w:val="en-US"/>
        </w:rPr>
      </w:pPr>
      <w:r w:rsidRPr="00BB52CB">
        <w:rPr>
          <w:b/>
          <w:bCs/>
          <w:lang w:val="en-US"/>
        </w:rPr>
        <w:t>Python</w:t>
      </w:r>
      <w:r w:rsidR="00CD0226">
        <w:rPr>
          <w:b/>
          <w:bCs/>
          <w:lang w:val="en-US"/>
        </w:rPr>
        <w:t xml:space="preserve"> solutions</w:t>
      </w:r>
    </w:p>
    <w:p w14:paraId="6D65C48D" w14:textId="5F92F641" w:rsidR="00CD0226" w:rsidRPr="009C22EA" w:rsidRDefault="00CD0226">
      <w:pPr>
        <w:rPr>
          <w:sz w:val="28"/>
          <w:szCs w:val="28"/>
          <w:lang w:val="en-US"/>
        </w:rPr>
      </w:pPr>
      <w:r w:rsidRPr="009C22EA">
        <w:rPr>
          <w:sz w:val="28"/>
          <w:szCs w:val="28"/>
          <w:lang w:val="en-US"/>
        </w:rPr>
        <w:t>pyadps</w:t>
      </w:r>
      <w:r w:rsidR="00DC406B" w:rsidRPr="009C22EA">
        <w:rPr>
          <w:sz w:val="28"/>
          <w:szCs w:val="28"/>
          <w:lang w:val="en-US"/>
        </w:rPr>
        <w:t xml:space="preserve"> </w:t>
      </w:r>
      <w:r w:rsidR="00EA5E65">
        <w:rPr>
          <w:sz w:val="28"/>
          <w:szCs w:val="28"/>
          <w:lang w:val="en-US"/>
        </w:rPr>
        <w:t>v</w:t>
      </w:r>
      <w:r w:rsidR="00DC406B" w:rsidRPr="009C22EA">
        <w:rPr>
          <w:sz w:val="28"/>
          <w:szCs w:val="28"/>
          <w:lang w:val="en-US"/>
        </w:rPr>
        <w:t>0.2.0</w:t>
      </w:r>
      <w:r w:rsidR="00CA75ED">
        <w:rPr>
          <w:sz w:val="28"/>
          <w:szCs w:val="28"/>
          <w:lang w:val="en-US"/>
        </w:rPr>
        <w:t xml:space="preserve"> </w:t>
      </w:r>
      <w:r w:rsidR="003F2D46">
        <w:rPr>
          <w:sz w:val="28"/>
          <w:szCs w:val="28"/>
          <w:lang w:val="en-US"/>
        </w:rPr>
        <w:fldChar w:fldCharType="begin"/>
      </w:r>
      <w:r w:rsidR="003F2D46">
        <w:rPr>
          <w:sz w:val="28"/>
          <w:szCs w:val="28"/>
          <w:lang w:val="en-US"/>
        </w:rPr>
        <w:instrText xml:space="preserve"> ADDIN ZOTERO_ITEM CSL_CITATION {"citationID":"eE0L0qiE","properties":{"formattedCitation":"(Amol Prakash, 2025)","plainCitation":"(Amol Prakash, 2025)","noteIndex":0},"citationItems":[{"id":476,"uris":["http://zotero.org/users/14070386/items/MSETD6IB"],"itemData":{"id":476,"type":"software","genre":"Python 3.12","license":"MIT License","title":"pyadps","URL":"https://pyadps.readthedocs.io/en/latest/index.html#","version":"0.2.0","author":[{"literal":"Amol Prakash"}],"issued":{"date-parts":[["2025",6,17]]}}}],"schema":"https://github.com/citation-style-language/schema/raw/master/csl-citation.json"} </w:instrText>
      </w:r>
      <w:r w:rsidR="003F2D46">
        <w:rPr>
          <w:sz w:val="28"/>
          <w:szCs w:val="28"/>
          <w:lang w:val="en-US"/>
        </w:rPr>
        <w:fldChar w:fldCharType="separate"/>
      </w:r>
      <w:r w:rsidR="00356FCB" w:rsidRPr="00356FCB">
        <w:rPr>
          <w:sz w:val="28"/>
        </w:rPr>
        <w:t>(Amol Prakash, 2025)</w:t>
      </w:r>
      <w:r w:rsidR="003F2D46">
        <w:rPr>
          <w:sz w:val="28"/>
          <w:szCs w:val="28"/>
          <w:lang w:val="en-US"/>
        </w:rPr>
        <w:fldChar w:fldCharType="end"/>
      </w:r>
    </w:p>
    <w:p w14:paraId="4A92E4BA" w14:textId="3D39D8E7" w:rsidR="00E248FA" w:rsidRDefault="00D36ED8">
      <w:pPr>
        <w:rPr>
          <w:lang w:val="en-US"/>
        </w:rPr>
      </w:pPr>
      <w:r w:rsidRPr="0088782A">
        <w:rPr>
          <w:rFonts w:ascii="Courier New" w:hAnsi="Courier New" w:cs="Courier New"/>
          <w:lang w:val="en-US"/>
        </w:rPr>
        <w:t>pyadps</w:t>
      </w:r>
      <w:r>
        <w:rPr>
          <w:lang w:val="en-US"/>
        </w:rPr>
        <w:t xml:space="preserve"> is a Python package that can be used to process moored ADCP data. </w:t>
      </w:r>
      <w:r w:rsidR="00A86A52">
        <w:rPr>
          <w:lang w:val="en-US"/>
        </w:rPr>
        <w:t xml:space="preserve">It provides data reading, quality control, NetCDF file creation and visualization functionalities in </w:t>
      </w:r>
      <w:r w:rsidR="00767D2C">
        <w:rPr>
          <w:lang w:val="en-US"/>
        </w:rPr>
        <w:t>a graphical interface (Streamlit), as well as direct Python package access</w:t>
      </w:r>
      <w:r w:rsidR="0088782A">
        <w:rPr>
          <w:lang w:val="en-US"/>
        </w:rPr>
        <w:t xml:space="preserve">. </w:t>
      </w:r>
      <w:r w:rsidR="00DC406B">
        <w:rPr>
          <w:lang w:val="en-US"/>
        </w:rPr>
        <w:t xml:space="preserve">The software is designed for Teledyne RDI workhorse ADCPs, and other company’s ADCP files are not compatible. </w:t>
      </w:r>
      <w:r w:rsidR="0088782A">
        <w:rPr>
          <w:lang w:val="en-US"/>
        </w:rPr>
        <w:t>I</w:t>
      </w:r>
      <w:r w:rsidR="00DC406B">
        <w:rPr>
          <w:lang w:val="en-US"/>
        </w:rPr>
        <w:t xml:space="preserve">t was last updated on 17/06/2025 and is actively maintained. </w:t>
      </w:r>
    </w:p>
    <w:p w14:paraId="49629712" w14:textId="478CE082" w:rsidR="00DC406B" w:rsidRDefault="00B854A8" w:rsidP="006D5CC5">
      <w:pPr>
        <w:pStyle w:val="ListParagraph"/>
        <w:numPr>
          <w:ilvl w:val="0"/>
          <w:numId w:val="1"/>
        </w:numPr>
        <w:rPr>
          <w:lang w:val="en-US"/>
        </w:rPr>
      </w:pPr>
      <w:hyperlink r:id="rId6" w:history="1">
        <w:r w:rsidRPr="00B854A8">
          <w:rPr>
            <w:rStyle w:val="Hyperlink"/>
            <w:lang w:val="en-US"/>
          </w:rPr>
          <w:t>Homepage &amp; Documentation</w:t>
        </w:r>
      </w:hyperlink>
      <w:r>
        <w:rPr>
          <w:lang w:val="en-US"/>
        </w:rPr>
        <w:t xml:space="preserve"> </w:t>
      </w:r>
    </w:p>
    <w:p w14:paraId="39A80C30" w14:textId="7913536D" w:rsidR="00984BE3" w:rsidRDefault="00984BE3" w:rsidP="006D5CC5">
      <w:pPr>
        <w:pStyle w:val="ListParagraph"/>
        <w:numPr>
          <w:ilvl w:val="0"/>
          <w:numId w:val="1"/>
        </w:numPr>
        <w:rPr>
          <w:lang w:val="en-US"/>
        </w:rPr>
      </w:pPr>
      <w:hyperlink r:id="rId7" w:history="1">
        <w:r w:rsidRPr="00984BE3">
          <w:rPr>
            <w:rStyle w:val="Hyperlink"/>
            <w:lang w:val="en-US"/>
          </w:rPr>
          <w:t>GitHub Repository</w:t>
        </w:r>
      </w:hyperlink>
      <w:r>
        <w:rPr>
          <w:lang w:val="en-US"/>
        </w:rPr>
        <w:t xml:space="preserve"> </w:t>
      </w:r>
    </w:p>
    <w:p w14:paraId="37E253BB" w14:textId="2C5E7B61" w:rsidR="00CD0226" w:rsidRDefault="00CD0226">
      <w:pPr>
        <w:rPr>
          <w:sz w:val="28"/>
          <w:szCs w:val="28"/>
          <w:lang w:val="en-US"/>
        </w:rPr>
      </w:pPr>
      <w:r w:rsidRPr="009C22EA">
        <w:rPr>
          <w:sz w:val="28"/>
          <w:szCs w:val="28"/>
          <w:lang w:val="en-US"/>
        </w:rPr>
        <w:t>pycurrents_ADCP_processing</w:t>
      </w:r>
      <w:r w:rsidR="00EA5E65">
        <w:rPr>
          <w:sz w:val="28"/>
          <w:szCs w:val="28"/>
          <w:lang w:val="en-US"/>
        </w:rPr>
        <w:t xml:space="preserve"> v1.0.1</w:t>
      </w:r>
      <w:r w:rsidR="003F2D46">
        <w:rPr>
          <w:sz w:val="28"/>
          <w:szCs w:val="28"/>
          <w:lang w:val="en-US"/>
        </w:rPr>
        <w:t xml:space="preserve"> </w:t>
      </w:r>
      <w:r w:rsidR="003F2D46">
        <w:rPr>
          <w:sz w:val="28"/>
          <w:szCs w:val="28"/>
          <w:lang w:val="en-US"/>
        </w:rPr>
        <w:fldChar w:fldCharType="begin"/>
      </w:r>
      <w:r w:rsidR="00356FCB">
        <w:rPr>
          <w:sz w:val="28"/>
          <w:szCs w:val="28"/>
          <w:lang w:val="en-US"/>
        </w:rPr>
        <w:instrText xml:space="preserve"> ADDIN ZOTERO_ITEM CSL_CITATION {"citationID":"ssECLKXW","properties":{"formattedCitation":"(Hana Hourston {\\i{}et al.}, 2023)","plainCitation":"(Hana Hourston et al., 2023)","noteIndex":0},"citationItems":[{"id":477,"uris":["http://zotero.org/users/14070386/items/4PL8339M"],"itemData":{"id":477,"type":"software","event-place":"Canada","genre":"Python","publisher":"IOS OSD Data Product Team","publisher-place":"Canada","title":"pycurrents_ADCP_processing","URL":"https://github.com/IOS-OSD-DPG/pycurrents_ADCP_processing?tab=readme-ov-file","version":"1.0.1","author":[{"literal":"Hana Hourston"},{"literal":"Di Wan"},{"literal":"Lu Guan"},{"literal":"Maxim Krassovski"}],"issued":{"date-parts":[["2023",11,5]]}}}],"schema":"https://github.com/citation-style-language/schema/raw/master/csl-citation.json"} </w:instrText>
      </w:r>
      <w:r w:rsidR="003F2D46">
        <w:rPr>
          <w:sz w:val="28"/>
          <w:szCs w:val="28"/>
          <w:lang w:val="en-US"/>
        </w:rPr>
        <w:fldChar w:fldCharType="separate"/>
      </w:r>
      <w:r w:rsidR="00356FCB" w:rsidRPr="00356FCB">
        <w:rPr>
          <w:kern w:val="0"/>
          <w:sz w:val="28"/>
        </w:rPr>
        <w:t xml:space="preserve">(Hana Hourston </w:t>
      </w:r>
      <w:r w:rsidR="00356FCB" w:rsidRPr="00356FCB">
        <w:rPr>
          <w:i/>
          <w:iCs/>
          <w:kern w:val="0"/>
          <w:sz w:val="28"/>
        </w:rPr>
        <w:t>et al.</w:t>
      </w:r>
      <w:r w:rsidR="00356FCB" w:rsidRPr="00356FCB">
        <w:rPr>
          <w:kern w:val="0"/>
          <w:sz w:val="28"/>
        </w:rPr>
        <w:t>, 2023)</w:t>
      </w:r>
      <w:r w:rsidR="003F2D46">
        <w:rPr>
          <w:sz w:val="28"/>
          <w:szCs w:val="28"/>
          <w:lang w:val="en-US"/>
        </w:rPr>
        <w:fldChar w:fldCharType="end"/>
      </w:r>
    </w:p>
    <w:p w14:paraId="5E6EE4B5" w14:textId="2791CA81" w:rsidR="009C22EA" w:rsidRDefault="00571CCF">
      <w:pPr>
        <w:rPr>
          <w:lang w:val="en-US"/>
        </w:rPr>
      </w:pPr>
      <w:r>
        <w:rPr>
          <w:rFonts w:ascii="Courier New" w:hAnsi="Courier New" w:cs="Courier New"/>
          <w:lang w:val="en-US"/>
        </w:rPr>
        <w:t xml:space="preserve">pycurrents_ADCP_processing </w:t>
      </w:r>
      <w:r>
        <w:rPr>
          <w:lang w:val="en-US"/>
        </w:rPr>
        <w:t>provides</w:t>
      </w:r>
      <w:r w:rsidR="002848BF">
        <w:rPr>
          <w:lang w:val="en-US"/>
        </w:rPr>
        <w:t xml:space="preserve"> multi-level processing for raw ADCP data using the UHDAS pycurrents package. </w:t>
      </w:r>
      <w:r w:rsidR="00A239E9">
        <w:rPr>
          <w:lang w:val="en-US"/>
        </w:rPr>
        <w:t>This softwa</w:t>
      </w:r>
      <w:r w:rsidR="00151777">
        <w:rPr>
          <w:lang w:val="en-US"/>
        </w:rPr>
        <w:t xml:space="preserve">re includes L0, L1 and L2 processing levels, however there is no visualization functionality. This software works with Teledyne RDI Workhorse, Sentinel V and Broadband instruments. </w:t>
      </w:r>
      <w:r w:rsidR="00EA5E65">
        <w:rPr>
          <w:lang w:val="en-US"/>
        </w:rPr>
        <w:t xml:space="preserve">The software was last updated on </w:t>
      </w:r>
      <w:r w:rsidR="00B17D47">
        <w:rPr>
          <w:lang w:val="en-US"/>
        </w:rPr>
        <w:t>9/5/202</w:t>
      </w:r>
      <w:r w:rsidR="008B66B8">
        <w:rPr>
          <w:lang w:val="en-US"/>
        </w:rPr>
        <w:t>4</w:t>
      </w:r>
      <w:r w:rsidR="00B17D47">
        <w:rPr>
          <w:lang w:val="en-US"/>
        </w:rPr>
        <w:t xml:space="preserve">. </w:t>
      </w:r>
    </w:p>
    <w:p w14:paraId="7427621C" w14:textId="5A0D9C7C" w:rsidR="00B17D47" w:rsidRPr="00B17D47" w:rsidRDefault="00B17D47" w:rsidP="00B17D47">
      <w:pPr>
        <w:pStyle w:val="ListParagraph"/>
        <w:numPr>
          <w:ilvl w:val="0"/>
          <w:numId w:val="1"/>
        </w:numPr>
        <w:rPr>
          <w:lang w:val="en-US"/>
        </w:rPr>
      </w:pPr>
      <w:hyperlink r:id="rId8" w:history="1">
        <w:r w:rsidRPr="00B17D47">
          <w:rPr>
            <w:rStyle w:val="Hyperlink"/>
            <w:lang w:val="en-US"/>
          </w:rPr>
          <w:t>GitHub Repository</w:t>
        </w:r>
      </w:hyperlink>
      <w:r>
        <w:rPr>
          <w:lang w:val="en-US"/>
        </w:rPr>
        <w:t xml:space="preserve"> </w:t>
      </w:r>
    </w:p>
    <w:p w14:paraId="0DB6F3BB" w14:textId="6F4E3C81" w:rsidR="00301CB8" w:rsidRPr="00193637" w:rsidRDefault="00CD0226">
      <w:pPr>
        <w:rPr>
          <w:b/>
          <w:bCs/>
          <w:lang w:val="en-US"/>
        </w:rPr>
      </w:pPr>
      <w:r>
        <w:rPr>
          <w:b/>
          <w:bCs/>
          <w:lang w:val="en-US"/>
        </w:rPr>
        <w:t xml:space="preserve">MATLAB </w:t>
      </w:r>
      <w:r w:rsidR="00940F59">
        <w:rPr>
          <w:b/>
          <w:bCs/>
          <w:lang w:val="en-US"/>
        </w:rPr>
        <w:t xml:space="preserve">solutions </w:t>
      </w:r>
    </w:p>
    <w:p w14:paraId="473A478A" w14:textId="66C0EC55" w:rsidR="00487637" w:rsidRDefault="00940F59">
      <w:pPr>
        <w:rPr>
          <w:sz w:val="28"/>
          <w:szCs w:val="28"/>
          <w:lang w:val="en-US"/>
        </w:rPr>
      </w:pPr>
      <w:r w:rsidRPr="00793486">
        <w:rPr>
          <w:sz w:val="28"/>
          <w:szCs w:val="28"/>
          <w:lang w:val="en-US"/>
        </w:rPr>
        <w:t xml:space="preserve">mADCP </w:t>
      </w:r>
      <w:r w:rsidR="00CD0226" w:rsidRPr="00793486">
        <w:rPr>
          <w:sz w:val="28"/>
          <w:szCs w:val="28"/>
          <w:lang w:val="en-US"/>
        </w:rPr>
        <w:t xml:space="preserve"> </w:t>
      </w:r>
      <w:r w:rsidR="003F2D46">
        <w:rPr>
          <w:sz w:val="28"/>
          <w:szCs w:val="28"/>
          <w:lang w:val="en-US"/>
        </w:rPr>
        <w:fldChar w:fldCharType="begin"/>
      </w:r>
      <w:r w:rsidR="00356FCB">
        <w:rPr>
          <w:sz w:val="28"/>
          <w:szCs w:val="28"/>
          <w:lang w:val="en-US"/>
        </w:rPr>
        <w:instrText xml:space="preserve"> ADDIN ZOTERO_ITEM CSL_CITATION {"citationID":"fo57mmx0","properties":{"formattedCitation":"(Gunnar Voet, 2015)","plainCitation":"(Gunnar Voet, 2015)","noteIndex":0},"citationItems":[{"id":478,"uris":["http://zotero.org/users/14070386/items/LSS9EMC2"],"itemData":{"id":478,"type":"software","collection-title":"Multiscale Ocean Dynamics","event-place":"La Jolla","genre":"MATLAB","publisher":"Scripps Institution of Oceanography","publisher-place":"La Jolla","title":"mADCP","URL":"https://github.com/modscripps/mADCP/tree/master","author":[{"literal":"Gunnar Voet"}],"issued":{"date-parts":[["2015",10,14]]}}}],"schema":"https://github.com/citation-style-language/schema/raw/master/csl-citation.json"} </w:instrText>
      </w:r>
      <w:r w:rsidR="003F2D46">
        <w:rPr>
          <w:sz w:val="28"/>
          <w:szCs w:val="28"/>
          <w:lang w:val="en-US"/>
        </w:rPr>
        <w:fldChar w:fldCharType="separate"/>
      </w:r>
      <w:r w:rsidR="00356FCB" w:rsidRPr="00356FCB">
        <w:rPr>
          <w:sz w:val="28"/>
        </w:rPr>
        <w:t>(Gunnar Voet, 2015)</w:t>
      </w:r>
      <w:r w:rsidR="003F2D46">
        <w:rPr>
          <w:sz w:val="28"/>
          <w:szCs w:val="28"/>
          <w:lang w:val="en-US"/>
        </w:rPr>
        <w:fldChar w:fldCharType="end"/>
      </w:r>
    </w:p>
    <w:p w14:paraId="7990434B" w14:textId="74538C7C" w:rsidR="00793486" w:rsidRDefault="00793486">
      <w:pPr>
        <w:rPr>
          <w:lang w:val="en-US"/>
        </w:rPr>
      </w:pPr>
      <w:r>
        <w:rPr>
          <w:rFonts w:ascii="Courier New" w:hAnsi="Courier New" w:cs="Courier New"/>
          <w:lang w:val="en-US"/>
        </w:rPr>
        <w:t>mADCP</w:t>
      </w:r>
      <w:r w:rsidR="004D7DAD">
        <w:rPr>
          <w:rFonts w:ascii="Courier New" w:hAnsi="Courier New" w:cs="Courier New"/>
          <w:lang w:val="en-US"/>
        </w:rPr>
        <w:t xml:space="preserve"> </w:t>
      </w:r>
      <w:r w:rsidR="004D7DAD">
        <w:rPr>
          <w:lang w:val="en-US"/>
        </w:rPr>
        <w:t xml:space="preserve">is a moored ADCP processing toolbox </w:t>
      </w:r>
      <w:r w:rsidR="008C2508">
        <w:rPr>
          <w:lang w:val="en-US"/>
        </w:rPr>
        <w:t>that provides a structured workflow</w:t>
      </w:r>
      <w:r w:rsidR="009039C3">
        <w:rPr>
          <w:lang w:val="en-US"/>
        </w:rPr>
        <w:t xml:space="preserve">. It focuses on </w:t>
      </w:r>
      <w:r w:rsidR="00D653CE">
        <w:rPr>
          <w:lang w:val="en-US"/>
        </w:rPr>
        <w:t xml:space="preserve">processing raw data, including coordinate transformation and quality control. </w:t>
      </w:r>
      <w:r w:rsidR="00965B0F">
        <w:rPr>
          <w:lang w:val="en-US"/>
        </w:rPr>
        <w:t xml:space="preserve">The software was last updated on 5/5/2017 and is no longer maintained. </w:t>
      </w:r>
    </w:p>
    <w:p w14:paraId="128212DD" w14:textId="07094A1B" w:rsidR="00C01375" w:rsidRPr="00C01375" w:rsidRDefault="00C01375" w:rsidP="00C01375">
      <w:pPr>
        <w:pStyle w:val="ListParagraph"/>
        <w:numPr>
          <w:ilvl w:val="0"/>
          <w:numId w:val="1"/>
        </w:numPr>
        <w:rPr>
          <w:lang w:val="en-US"/>
        </w:rPr>
      </w:pPr>
      <w:hyperlink r:id="rId9" w:history="1">
        <w:r w:rsidRPr="00C01375">
          <w:rPr>
            <w:rStyle w:val="Hyperlink"/>
            <w:lang w:val="en-US"/>
          </w:rPr>
          <w:t>GitHub Repository</w:t>
        </w:r>
      </w:hyperlink>
      <w:r>
        <w:rPr>
          <w:lang w:val="en-US"/>
        </w:rPr>
        <w:t xml:space="preserve"> </w:t>
      </w:r>
    </w:p>
    <w:p w14:paraId="1914AB62" w14:textId="470B2140" w:rsidR="00487637" w:rsidRDefault="00BE0F1C">
      <w:pPr>
        <w:rPr>
          <w:sz w:val="28"/>
          <w:szCs w:val="28"/>
          <w:lang w:val="en-US"/>
        </w:rPr>
      </w:pPr>
      <w:r w:rsidRPr="00C01375">
        <w:rPr>
          <w:sz w:val="28"/>
          <w:szCs w:val="28"/>
          <w:lang w:val="en-US"/>
        </w:rPr>
        <w:t>adcptools</w:t>
      </w:r>
      <w:r>
        <w:rPr>
          <w:sz w:val="28"/>
          <w:szCs w:val="28"/>
          <w:lang w:val="en-US"/>
        </w:rPr>
        <w:t xml:space="preserve"> </w:t>
      </w:r>
      <w:r w:rsidRPr="00C01375">
        <w:rPr>
          <w:sz w:val="28"/>
          <w:szCs w:val="28"/>
          <w:lang w:val="en-US"/>
        </w:rPr>
        <w:t>v1.0</w:t>
      </w:r>
      <w:r w:rsidR="003F2D46">
        <w:rPr>
          <w:sz w:val="28"/>
          <w:szCs w:val="28"/>
          <w:lang w:val="en-US"/>
        </w:rPr>
        <w:t xml:space="preserve"> </w:t>
      </w:r>
      <w:r w:rsidR="003F2D46">
        <w:rPr>
          <w:sz w:val="28"/>
          <w:szCs w:val="28"/>
          <w:lang w:val="en-US"/>
        </w:rPr>
        <w:fldChar w:fldCharType="begin"/>
      </w:r>
      <w:r w:rsidR="006D5754">
        <w:rPr>
          <w:sz w:val="28"/>
          <w:szCs w:val="28"/>
          <w:lang w:val="en-US"/>
        </w:rPr>
        <w:instrText xml:space="preserve"> ADDIN ZOTERO_ITEM CSL_CITATION {"citationID":"t6T5l2Ro","properties":{"formattedCitation":"(Bart Vermeulen, 2021)","plainCitation":"(Bart Vermeulen, 2021)","noteIndex":0},"citationItems":[{"id":479,"uris":["http://zotero.org/users/14070386/items/J5AI6FSG"],"itemData":{"id":479,"type":"software","event-place":"Wageningen","genre":"MATLAB","license":"GPL-3.0 license","publisher-place":"Wageningen","title":"adcptools","URL":"https://github.com/bartverm/adcptools?tab=readme-ov-file#readme","version":"1.0","author":[{"literal":"Bart Vermeulen"}],"issued":{"date-parts":[["2021",12,17]]}}}],"schema":"https://github.com/citation-style-language/schema/raw/master/csl-citation.json"} </w:instrText>
      </w:r>
      <w:r w:rsidR="003F2D46">
        <w:rPr>
          <w:sz w:val="28"/>
          <w:szCs w:val="28"/>
          <w:lang w:val="en-US"/>
        </w:rPr>
        <w:fldChar w:fldCharType="separate"/>
      </w:r>
      <w:r w:rsidR="00356FCB" w:rsidRPr="00356FCB">
        <w:rPr>
          <w:sz w:val="28"/>
        </w:rPr>
        <w:t>(Bart Vermeulen, 2021)</w:t>
      </w:r>
      <w:r w:rsidR="003F2D46">
        <w:rPr>
          <w:sz w:val="28"/>
          <w:szCs w:val="28"/>
          <w:lang w:val="en-US"/>
        </w:rPr>
        <w:fldChar w:fldCharType="end"/>
      </w:r>
    </w:p>
    <w:p w14:paraId="22E7F967" w14:textId="7ADF5C4C" w:rsidR="001B098C" w:rsidRDefault="00C01375">
      <w:pPr>
        <w:rPr>
          <w:lang w:val="en-US"/>
        </w:rPr>
      </w:pPr>
      <w:r>
        <w:rPr>
          <w:rFonts w:ascii="Courier New" w:hAnsi="Courier New" w:cs="Courier New"/>
          <w:lang w:val="en-US"/>
        </w:rPr>
        <w:t xml:space="preserve">adcptools </w:t>
      </w:r>
      <w:r w:rsidR="00E40E10">
        <w:rPr>
          <w:lang w:val="en-US"/>
        </w:rPr>
        <w:t>is a set of functions t</w:t>
      </w:r>
      <w:r w:rsidR="0045041D">
        <w:rPr>
          <w:lang w:val="en-US"/>
        </w:rPr>
        <w:t xml:space="preserve">o process raw ADCP data. The </w:t>
      </w:r>
      <w:r w:rsidR="00115C17">
        <w:rPr>
          <w:lang w:val="en-US"/>
        </w:rPr>
        <w:t xml:space="preserve">functions can read raw Teledyne RDI binary files, perform </w:t>
      </w:r>
      <w:r w:rsidR="005F0BC8">
        <w:rPr>
          <w:lang w:val="en-US"/>
        </w:rPr>
        <w:t xml:space="preserve">coordinate transformations, reduce the extent of the homogeneity assumption and fir velocity models directly to the beam velocities. </w:t>
      </w:r>
      <w:r w:rsidR="001B098C">
        <w:rPr>
          <w:lang w:val="en-US"/>
        </w:rPr>
        <w:t xml:space="preserve">The software was last updated on </w:t>
      </w:r>
      <w:r w:rsidR="00BE0F1C">
        <w:rPr>
          <w:lang w:val="en-US"/>
        </w:rPr>
        <w:t>4/8/2023</w:t>
      </w:r>
      <w:r w:rsidR="001B098C">
        <w:rPr>
          <w:lang w:val="en-US"/>
        </w:rPr>
        <w:t xml:space="preserve"> and is no longer maintained. </w:t>
      </w:r>
    </w:p>
    <w:p w14:paraId="06C7446D" w14:textId="5DFFE00F" w:rsidR="00C01375" w:rsidRPr="000F0A96" w:rsidRDefault="00065F20" w:rsidP="000F0A96">
      <w:pPr>
        <w:pStyle w:val="ListParagraph"/>
        <w:numPr>
          <w:ilvl w:val="0"/>
          <w:numId w:val="1"/>
        </w:numPr>
        <w:rPr>
          <w:lang w:val="en-US"/>
        </w:rPr>
      </w:pPr>
      <w:hyperlink r:id="rId10" w:anchor="readme" w:history="1">
        <w:r w:rsidRPr="00065F20">
          <w:rPr>
            <w:rStyle w:val="Hyperlink"/>
            <w:lang w:val="en-US"/>
          </w:rPr>
          <w:t>GitHub Repository</w:t>
        </w:r>
      </w:hyperlink>
      <w:r>
        <w:rPr>
          <w:lang w:val="en-US"/>
        </w:rPr>
        <w:t xml:space="preserve"> </w:t>
      </w:r>
      <w:r w:rsidR="005F0BC8" w:rsidRPr="000F0A96">
        <w:rPr>
          <w:lang w:val="en-US"/>
        </w:rPr>
        <w:t xml:space="preserve"> </w:t>
      </w:r>
    </w:p>
    <w:p w14:paraId="11DBBCCB" w14:textId="1C732568" w:rsidR="00487637" w:rsidRDefault="00487637">
      <w:pPr>
        <w:rPr>
          <w:b/>
          <w:bCs/>
          <w:lang w:val="en-US"/>
        </w:rPr>
      </w:pPr>
      <w:r>
        <w:rPr>
          <w:b/>
          <w:bCs/>
          <w:lang w:val="en-US"/>
        </w:rPr>
        <w:t>R solution</w:t>
      </w:r>
      <w:r w:rsidR="007049AB">
        <w:rPr>
          <w:b/>
          <w:bCs/>
          <w:lang w:val="en-US"/>
        </w:rPr>
        <w:t xml:space="preserve"> </w:t>
      </w:r>
    </w:p>
    <w:p w14:paraId="5734BDE3" w14:textId="086EC86C" w:rsidR="009C72F2" w:rsidRDefault="00487637">
      <w:pPr>
        <w:rPr>
          <w:sz w:val="28"/>
          <w:szCs w:val="28"/>
          <w:lang w:val="en-US"/>
        </w:rPr>
      </w:pPr>
      <w:r w:rsidRPr="006C206E">
        <w:rPr>
          <w:sz w:val="28"/>
          <w:szCs w:val="28"/>
          <w:lang w:val="en-US"/>
        </w:rPr>
        <w:t>oce package</w:t>
      </w:r>
      <w:r w:rsidRPr="00B84A0E">
        <w:rPr>
          <w:sz w:val="28"/>
          <w:szCs w:val="28"/>
          <w:lang w:val="en-US"/>
        </w:rPr>
        <w:t xml:space="preserve"> </w:t>
      </w:r>
      <w:r w:rsidR="00B84A0E" w:rsidRPr="00B84A0E">
        <w:rPr>
          <w:lang w:val="en-US"/>
        </w:rPr>
        <w:t xml:space="preserve">v1.8-3RC1 </w:t>
      </w:r>
      <w:r w:rsidR="00B84A0E">
        <w:rPr>
          <w:b/>
          <w:bCs/>
          <w:lang w:val="en-US"/>
        </w:rPr>
        <w:fldChar w:fldCharType="begin"/>
      </w:r>
      <w:r w:rsidR="00B84A0E">
        <w:rPr>
          <w:b/>
          <w:bCs/>
          <w:lang w:val="en-US"/>
        </w:rPr>
        <w:instrText xml:space="preserve"> ADDIN ZOTERO_ITEM CSL_CITATION {"citationID":"Iq0T4p0p","properties":{"formattedCitation":"(Kelley, Richards and Layton, 2022)","plainCitation":"(Kelley, Richards and Layton, 2022)","noteIndex":0},"citationItems":[{"id":483,"uris":["http://zotero.org/users/14070386/items/ATGSXMFN"],"itemData":{"id":483,"type":"article-journal","container-title":"Journal of Open Source Software","DOI":"10.21105/joss.03594","ISSN":"2475-9066","issue":"71","journalAbbreviation":"JOSS","language":"en","license":"http://creativecommons.org/licenses/by/4.0/","note":"publisher: The Open Journal","page":"3594","source":"Crossref","title":"oce: an R package for Oceanographic Analysis","title-short":"oce","volume":"7","author":[{"family":"Kelley","given":"Dan E."},{"family":"Richards","given":"Clark"},{"family":"Layton","given":"Chantelle"}],"issued":{"date-parts":[["2022",3,3]]}}}],"schema":"https://github.com/citation-style-language/schema/raw/master/csl-citation.json"} </w:instrText>
      </w:r>
      <w:r w:rsidR="00B84A0E">
        <w:rPr>
          <w:b/>
          <w:bCs/>
          <w:lang w:val="en-US"/>
        </w:rPr>
        <w:fldChar w:fldCharType="separate"/>
      </w:r>
      <w:r w:rsidR="00B84A0E" w:rsidRPr="00356FCB">
        <w:t>(Kelley, Richards and Layton, 2022)</w:t>
      </w:r>
      <w:r w:rsidR="00B84A0E">
        <w:rPr>
          <w:b/>
          <w:bCs/>
          <w:lang w:val="en-US"/>
        </w:rPr>
        <w:fldChar w:fldCharType="end"/>
      </w:r>
    </w:p>
    <w:p w14:paraId="45030F37" w14:textId="03293DD6" w:rsidR="00BC19CB" w:rsidRPr="00BC19CB" w:rsidRDefault="00BC19CB" w:rsidP="00BC19CB">
      <w:pPr>
        <w:rPr>
          <w:lang w:val="en-US"/>
        </w:rPr>
      </w:pPr>
      <w:r w:rsidRPr="00BC19CB">
        <w:rPr>
          <w:rFonts w:ascii="Courier New" w:hAnsi="Courier New" w:cs="Courier New"/>
          <w:lang w:val="en-US"/>
        </w:rPr>
        <w:lastRenderedPageBreak/>
        <w:t xml:space="preserve">oce package </w:t>
      </w:r>
      <w:r>
        <w:rPr>
          <w:lang w:val="en-US"/>
        </w:rPr>
        <w:t xml:space="preserve">provides </w:t>
      </w:r>
      <w:r w:rsidR="00CF30E5">
        <w:rPr>
          <w:lang w:val="en-US"/>
        </w:rPr>
        <w:t xml:space="preserve">built in data processing and plotting functions </w:t>
      </w:r>
      <w:r w:rsidR="007965A0">
        <w:rPr>
          <w:lang w:val="en-US"/>
        </w:rPr>
        <w:t xml:space="preserve">for moored ADCP data. This software was last updated </w:t>
      </w:r>
      <w:r w:rsidR="007049AB">
        <w:rPr>
          <w:lang w:val="en-US"/>
        </w:rPr>
        <w:t xml:space="preserve">4/8/2024 and is actively maintained. </w:t>
      </w:r>
    </w:p>
    <w:p w14:paraId="45933DD3" w14:textId="5358F47D" w:rsidR="006C206E" w:rsidRDefault="006E237D" w:rsidP="006E237D">
      <w:pPr>
        <w:pStyle w:val="ListParagraph"/>
        <w:numPr>
          <w:ilvl w:val="0"/>
          <w:numId w:val="1"/>
        </w:numPr>
        <w:rPr>
          <w:lang w:val="en-US"/>
        </w:rPr>
      </w:pPr>
      <w:hyperlink r:id="rId11" w:history="1">
        <w:r w:rsidRPr="006E237D">
          <w:rPr>
            <w:rStyle w:val="Hyperlink"/>
            <w:lang w:val="en-US"/>
          </w:rPr>
          <w:t>GitHub Repository</w:t>
        </w:r>
      </w:hyperlink>
      <w:r w:rsidRPr="006E237D">
        <w:rPr>
          <w:lang w:val="en-US"/>
        </w:rPr>
        <w:t xml:space="preserve"> </w:t>
      </w:r>
    </w:p>
    <w:p w14:paraId="5A625D56" w14:textId="778C8C26" w:rsidR="006E237D" w:rsidRPr="006E237D" w:rsidRDefault="006E237D" w:rsidP="006E237D">
      <w:pPr>
        <w:pStyle w:val="ListParagraph"/>
        <w:numPr>
          <w:ilvl w:val="0"/>
          <w:numId w:val="1"/>
        </w:numPr>
        <w:rPr>
          <w:lang w:val="en-US"/>
        </w:rPr>
      </w:pPr>
      <w:hyperlink r:id="rId12" w:history="1">
        <w:r w:rsidRPr="006E237D">
          <w:rPr>
            <w:rStyle w:val="Hyperlink"/>
            <w:lang w:val="en-US"/>
          </w:rPr>
          <w:t>Publication</w:t>
        </w:r>
      </w:hyperlink>
    </w:p>
    <w:p w14:paraId="6CD04EE9" w14:textId="77777777" w:rsidR="005B00B9" w:rsidRDefault="009C72F2">
      <w:pPr>
        <w:rPr>
          <w:b/>
          <w:bCs/>
          <w:lang w:val="en-US"/>
        </w:rPr>
      </w:pPr>
      <w:r>
        <w:rPr>
          <w:b/>
          <w:bCs/>
          <w:lang w:val="en-US"/>
        </w:rPr>
        <w:t>Related solutions</w:t>
      </w:r>
    </w:p>
    <w:p w14:paraId="6A6551EB" w14:textId="69CC961E" w:rsidR="00C16A06" w:rsidRDefault="00CC7A60">
      <w:pPr>
        <w:rPr>
          <w:sz w:val="28"/>
          <w:szCs w:val="28"/>
          <w:lang w:val="en-US"/>
        </w:rPr>
      </w:pPr>
      <w:r>
        <w:rPr>
          <w:sz w:val="28"/>
          <w:szCs w:val="28"/>
          <w:lang w:val="en-US"/>
        </w:rPr>
        <w:t xml:space="preserve">IMOS </w:t>
      </w:r>
      <w:r w:rsidR="00C16A06">
        <w:rPr>
          <w:sz w:val="28"/>
          <w:szCs w:val="28"/>
          <w:lang w:val="en-US"/>
        </w:rPr>
        <w:t xml:space="preserve">toolbox </w:t>
      </w:r>
      <w:r>
        <w:rPr>
          <w:sz w:val="28"/>
          <w:szCs w:val="28"/>
          <w:lang w:val="en-US"/>
        </w:rPr>
        <w:t>v2.6.15</w:t>
      </w:r>
      <w:r w:rsidR="006D5754">
        <w:rPr>
          <w:sz w:val="28"/>
          <w:szCs w:val="28"/>
          <w:lang w:val="en-US"/>
        </w:rPr>
        <w:t xml:space="preserve"> </w:t>
      </w:r>
      <w:r w:rsidR="006D5754">
        <w:rPr>
          <w:sz w:val="28"/>
          <w:szCs w:val="28"/>
          <w:lang w:val="en-US"/>
        </w:rPr>
        <w:fldChar w:fldCharType="begin"/>
      </w:r>
      <w:r w:rsidR="006D5754">
        <w:rPr>
          <w:sz w:val="28"/>
          <w:szCs w:val="28"/>
          <w:lang w:val="en-US"/>
        </w:rPr>
        <w:instrText xml:space="preserve"> ADDIN ZOTERO_ITEM CSL_CITATION {"citationID":"3cd8P4U6","properties":{"formattedCitation":"(AODN, 2019)","plainCitation":"(AODN, 2019)","noteIndex":0},"citationItems":[{"id":484,"uris":["http://zotero.org/users/14070386/items/YPB5J4FH"],"itemData":{"id":484,"type":"software","event-place":"Australia","genre":"MATLAB","license":"GNU GPLv3","publisher":"Australian Ocean Data Network","publisher-place":"Australia","title":"IMOS Toolbox","URL":"https://github.com/aodn/imos-toolbox","version":"2.6.15","author":[{"literal":"AODN"}],"issued":{"date-parts":[["2019",4,10]]}}}],"schema":"https://github.com/citation-style-language/schema/raw/master/csl-citation.json"} </w:instrText>
      </w:r>
      <w:r w:rsidR="006D5754">
        <w:rPr>
          <w:sz w:val="28"/>
          <w:szCs w:val="28"/>
          <w:lang w:val="en-US"/>
        </w:rPr>
        <w:fldChar w:fldCharType="separate"/>
      </w:r>
      <w:r w:rsidR="00356FCB" w:rsidRPr="00356FCB">
        <w:rPr>
          <w:sz w:val="28"/>
        </w:rPr>
        <w:t>(AODN, 2019)</w:t>
      </w:r>
      <w:r w:rsidR="006D5754">
        <w:rPr>
          <w:sz w:val="28"/>
          <w:szCs w:val="28"/>
          <w:lang w:val="en-US"/>
        </w:rPr>
        <w:fldChar w:fldCharType="end"/>
      </w:r>
    </w:p>
    <w:p w14:paraId="0447FB56" w14:textId="1A161EA4" w:rsidR="00C16A06" w:rsidRPr="00E81A41" w:rsidRDefault="00CC7A60">
      <w:pPr>
        <w:rPr>
          <w:lang w:val="en-US"/>
        </w:rPr>
      </w:pPr>
      <w:r w:rsidRPr="00E81A41">
        <w:rPr>
          <w:lang w:val="en-US"/>
        </w:rPr>
        <w:t xml:space="preserve">The </w:t>
      </w:r>
      <w:r w:rsidR="004B16A1" w:rsidRPr="00E81A41">
        <w:rPr>
          <w:lang w:val="en-US"/>
        </w:rPr>
        <w:t xml:space="preserve">Integrated Marine Observing System </w:t>
      </w:r>
      <w:r w:rsidR="00F86AD2" w:rsidRPr="00E81A41">
        <w:rPr>
          <w:lang w:val="en-US"/>
        </w:rPr>
        <w:t xml:space="preserve">toolbox is a MATLAB toolbox which provides </w:t>
      </w:r>
      <w:r w:rsidR="00653BA8" w:rsidRPr="00E81A41">
        <w:rPr>
          <w:lang w:val="en-US"/>
        </w:rPr>
        <w:t xml:space="preserve">an interface for converting raw instrument data into quality controlled NetCDF files. </w:t>
      </w:r>
      <w:r w:rsidR="008C7871" w:rsidRPr="00E81A41">
        <w:rPr>
          <w:lang w:val="en-US"/>
        </w:rPr>
        <w:t xml:space="preserve">The typical usage of the toolbox involves importing and pre-processing raw data, followed by automatic </w:t>
      </w:r>
      <w:r w:rsidR="006A4402" w:rsidRPr="00E81A41">
        <w:rPr>
          <w:lang w:val="en-US"/>
        </w:rPr>
        <w:t xml:space="preserve">and manual </w:t>
      </w:r>
      <w:r w:rsidR="008C7871" w:rsidRPr="00E81A41">
        <w:rPr>
          <w:lang w:val="en-US"/>
        </w:rPr>
        <w:t>quality control</w:t>
      </w:r>
      <w:r w:rsidR="006A4402" w:rsidRPr="00E81A41">
        <w:rPr>
          <w:lang w:val="en-US"/>
        </w:rPr>
        <w:t xml:space="preserve">. The output is a set of </w:t>
      </w:r>
      <w:r w:rsidR="00E81A41" w:rsidRPr="00E81A41">
        <w:rPr>
          <w:lang w:val="en-US"/>
        </w:rPr>
        <w:t>n</w:t>
      </w:r>
      <w:r w:rsidR="006A4402" w:rsidRPr="00E81A41">
        <w:rPr>
          <w:lang w:val="en-US"/>
        </w:rPr>
        <w:t xml:space="preserve">etCDF files which include both original and modified data sets. </w:t>
      </w:r>
      <w:r w:rsidR="00826971" w:rsidRPr="00E81A41">
        <w:rPr>
          <w:lang w:val="en-US"/>
        </w:rPr>
        <w:t xml:space="preserve">The </w:t>
      </w:r>
      <w:r w:rsidR="00610294" w:rsidRPr="00E81A41">
        <w:rPr>
          <w:lang w:val="en-US"/>
        </w:rPr>
        <w:t>toolbox was last updated on 12/01/2023</w:t>
      </w:r>
      <w:r w:rsidR="001E5D5A" w:rsidRPr="00E81A41">
        <w:rPr>
          <w:lang w:val="en-US"/>
        </w:rPr>
        <w:t xml:space="preserve">. </w:t>
      </w:r>
    </w:p>
    <w:p w14:paraId="2BBC6DE4" w14:textId="77777777" w:rsidR="00DF70C0" w:rsidRPr="00E81A41" w:rsidRDefault="00DF70C0" w:rsidP="00DF70C0">
      <w:pPr>
        <w:pStyle w:val="ListParagraph"/>
        <w:numPr>
          <w:ilvl w:val="0"/>
          <w:numId w:val="1"/>
        </w:numPr>
        <w:rPr>
          <w:lang w:val="en-US"/>
        </w:rPr>
      </w:pPr>
      <w:hyperlink r:id="rId13" w:history="1">
        <w:r w:rsidRPr="00E81A41">
          <w:rPr>
            <w:rStyle w:val="Hyperlink"/>
            <w:lang w:val="en-US"/>
          </w:rPr>
          <w:t>GitHub Repository</w:t>
        </w:r>
      </w:hyperlink>
    </w:p>
    <w:p w14:paraId="08C72149" w14:textId="1F255B66" w:rsidR="00DF70C0" w:rsidRPr="00E81A41" w:rsidRDefault="00DF70C0" w:rsidP="00DF70C0">
      <w:pPr>
        <w:pStyle w:val="ListParagraph"/>
        <w:numPr>
          <w:ilvl w:val="0"/>
          <w:numId w:val="1"/>
        </w:numPr>
        <w:rPr>
          <w:lang w:val="en-US"/>
        </w:rPr>
      </w:pPr>
      <w:hyperlink r:id="rId14" w:history="1">
        <w:r w:rsidRPr="00E81A41">
          <w:rPr>
            <w:rStyle w:val="Hyperlink"/>
            <w:lang w:val="en-US"/>
          </w:rPr>
          <w:t>Supported Teledyne RDI instruments</w:t>
        </w:r>
      </w:hyperlink>
      <w:r w:rsidRPr="00E81A41">
        <w:rPr>
          <w:lang w:val="en-US"/>
        </w:rPr>
        <w:t xml:space="preserve">  </w:t>
      </w:r>
    </w:p>
    <w:p w14:paraId="0BC69498" w14:textId="5015D4B8" w:rsidR="00DF70C0" w:rsidRPr="00E81A41" w:rsidRDefault="00826971" w:rsidP="00DF70C0">
      <w:pPr>
        <w:pStyle w:val="ListParagraph"/>
        <w:numPr>
          <w:ilvl w:val="0"/>
          <w:numId w:val="1"/>
        </w:numPr>
        <w:rPr>
          <w:lang w:val="en-US"/>
        </w:rPr>
      </w:pPr>
      <w:hyperlink r:id="rId15" w:history="1">
        <w:r w:rsidRPr="00E81A41">
          <w:rPr>
            <w:rStyle w:val="Hyperlink"/>
            <w:lang w:val="en-US"/>
          </w:rPr>
          <w:t>Homepage</w:t>
        </w:r>
      </w:hyperlink>
      <w:r w:rsidRPr="00E81A41">
        <w:rPr>
          <w:lang w:val="en-US"/>
        </w:rPr>
        <w:t xml:space="preserve"> </w:t>
      </w:r>
    </w:p>
    <w:p w14:paraId="067D6FBE" w14:textId="090E738C" w:rsidR="00DE0295" w:rsidRDefault="00DE0295">
      <w:pPr>
        <w:rPr>
          <w:sz w:val="28"/>
          <w:szCs w:val="28"/>
          <w:lang w:val="en-US"/>
        </w:rPr>
      </w:pPr>
      <w:r w:rsidRPr="008F325F">
        <w:rPr>
          <w:sz w:val="28"/>
          <w:szCs w:val="28"/>
          <w:lang w:val="en-US"/>
        </w:rPr>
        <w:t>ADCPy</w:t>
      </w:r>
      <w:r w:rsidR="00940BE6">
        <w:rPr>
          <w:sz w:val="28"/>
          <w:szCs w:val="28"/>
          <w:lang w:val="en-US"/>
        </w:rPr>
        <w:t xml:space="preserve"> v</w:t>
      </w:r>
      <w:r w:rsidR="00E93714">
        <w:rPr>
          <w:sz w:val="28"/>
          <w:szCs w:val="28"/>
          <w:lang w:val="en-US"/>
        </w:rPr>
        <w:t>1.2.0</w:t>
      </w:r>
      <w:r w:rsidR="003B5CF2">
        <w:rPr>
          <w:sz w:val="28"/>
          <w:szCs w:val="28"/>
          <w:lang w:val="en-US"/>
        </w:rPr>
        <w:t xml:space="preserve"> </w:t>
      </w:r>
      <w:r w:rsidR="003B5CF2">
        <w:rPr>
          <w:sz w:val="28"/>
          <w:szCs w:val="28"/>
          <w:lang w:val="en-US"/>
        </w:rPr>
        <w:fldChar w:fldCharType="begin"/>
      </w:r>
      <w:r w:rsidR="003B5CF2">
        <w:rPr>
          <w:sz w:val="28"/>
          <w:szCs w:val="28"/>
          <w:lang w:val="en-US"/>
        </w:rPr>
        <w:instrText xml:space="preserve"> ADDIN ZOTERO_ITEM CSL_CITATION {"citationID":"QBKDziXw","properties":{"formattedCitation":"(Marinna Martini, 2020)","plainCitation":"(Marinna Martini, 2020)","noteIndex":0},"citationItems":[{"id":485,"uris":["http://zotero.org/users/14070386/items/LLDT57AV"],"itemData":{"id":485,"type":"software","genre":"Python 3x","publisher":"United States Geological Survey","title":"ADCPy","URL":"https://github.com/mmartini-usgs/ADCPy","version":"1.2.0","author":[{"literal":"Marinna Martini"}],"issued":{"date-parts":[["2020",11,22]]}}}],"schema":"https://github.com/citation-style-language/schema/raw/master/csl-citation.json"} </w:instrText>
      </w:r>
      <w:r w:rsidR="003B5CF2">
        <w:rPr>
          <w:sz w:val="28"/>
          <w:szCs w:val="28"/>
          <w:lang w:val="en-US"/>
        </w:rPr>
        <w:fldChar w:fldCharType="separate"/>
      </w:r>
      <w:r w:rsidR="003B5CF2" w:rsidRPr="003B5CF2">
        <w:rPr>
          <w:sz w:val="28"/>
        </w:rPr>
        <w:t>(Marinna Martini, 2020)</w:t>
      </w:r>
      <w:r w:rsidR="003B5CF2">
        <w:rPr>
          <w:sz w:val="28"/>
          <w:szCs w:val="28"/>
          <w:lang w:val="en-US"/>
        </w:rPr>
        <w:fldChar w:fldCharType="end"/>
      </w:r>
    </w:p>
    <w:p w14:paraId="72AFC673" w14:textId="3F5DEB6D" w:rsidR="000D0C7B" w:rsidRDefault="00940BE6">
      <w:pPr>
        <w:rPr>
          <w:lang w:val="en-US"/>
        </w:rPr>
      </w:pPr>
      <w:r>
        <w:rPr>
          <w:rFonts w:ascii="Courier New" w:hAnsi="Courier New" w:cs="Courier New"/>
          <w:lang w:val="en-US"/>
        </w:rPr>
        <w:t xml:space="preserve">ADCPy </w:t>
      </w:r>
      <w:r w:rsidR="00562155">
        <w:rPr>
          <w:lang w:val="en-US"/>
        </w:rPr>
        <w:t xml:space="preserve">is a module of functions that prepare large amounts of single ping ADCP data from raw binary </w:t>
      </w:r>
      <w:r w:rsidR="00E81A41">
        <w:rPr>
          <w:lang w:val="en-US"/>
        </w:rPr>
        <w:t xml:space="preserve">to NetCDF for use with xarray. The code was written for </w:t>
      </w:r>
      <w:r w:rsidR="0094525B">
        <w:rPr>
          <w:lang w:val="en-US"/>
        </w:rPr>
        <w:t xml:space="preserve">Teledyne RDI ADCPs in Python 3x. </w:t>
      </w:r>
      <w:r w:rsidR="00E93714">
        <w:rPr>
          <w:lang w:val="en-US"/>
        </w:rPr>
        <w:t xml:space="preserve">The project was last updated on </w:t>
      </w:r>
      <w:r w:rsidR="000D0C7B">
        <w:rPr>
          <w:lang w:val="en-US"/>
        </w:rPr>
        <w:t xml:space="preserve">23/11/2020 and is no longer maintained. </w:t>
      </w:r>
    </w:p>
    <w:p w14:paraId="7CCFEE7A" w14:textId="3F27119C" w:rsidR="000D0C7B" w:rsidRPr="000D0C7B" w:rsidRDefault="000D0C7B" w:rsidP="000D0C7B">
      <w:pPr>
        <w:pStyle w:val="ListParagraph"/>
        <w:numPr>
          <w:ilvl w:val="0"/>
          <w:numId w:val="1"/>
        </w:numPr>
        <w:rPr>
          <w:lang w:val="en-US"/>
        </w:rPr>
      </w:pPr>
      <w:hyperlink r:id="rId16" w:history="1">
        <w:r w:rsidRPr="000D0C7B">
          <w:rPr>
            <w:rStyle w:val="Hyperlink"/>
            <w:lang w:val="en-US"/>
          </w:rPr>
          <w:t>GitHub Repository</w:t>
        </w:r>
      </w:hyperlink>
    </w:p>
    <w:p w14:paraId="220F79F6" w14:textId="006F43A3" w:rsidR="00DE0295" w:rsidRDefault="00894532">
      <w:pPr>
        <w:rPr>
          <w:sz w:val="28"/>
          <w:szCs w:val="28"/>
          <w:lang w:val="en-US"/>
        </w:rPr>
      </w:pPr>
      <w:r>
        <w:rPr>
          <w:sz w:val="28"/>
          <w:szCs w:val="28"/>
          <w:lang w:val="en-US"/>
        </w:rPr>
        <w:t>a</w:t>
      </w:r>
      <w:r w:rsidR="00DE0295" w:rsidRPr="00761029">
        <w:rPr>
          <w:sz w:val="28"/>
          <w:szCs w:val="28"/>
          <w:lang w:val="en-US"/>
        </w:rPr>
        <w:t>dcpreader</w:t>
      </w:r>
      <w:r w:rsidR="00761029">
        <w:rPr>
          <w:sz w:val="28"/>
          <w:szCs w:val="28"/>
          <w:lang w:val="en-US"/>
        </w:rPr>
        <w:t xml:space="preserve"> v</w:t>
      </w:r>
      <w:r w:rsidR="00D22A12">
        <w:rPr>
          <w:sz w:val="28"/>
          <w:szCs w:val="28"/>
          <w:lang w:val="en-US"/>
        </w:rPr>
        <w:t>0.2.1</w:t>
      </w:r>
      <w:r w:rsidR="00FC3979">
        <w:rPr>
          <w:sz w:val="28"/>
          <w:szCs w:val="28"/>
          <w:lang w:val="en-US"/>
        </w:rPr>
        <w:t xml:space="preserve"> </w:t>
      </w:r>
      <w:r w:rsidR="00FC3979">
        <w:rPr>
          <w:sz w:val="28"/>
          <w:szCs w:val="28"/>
          <w:lang w:val="en-US"/>
        </w:rPr>
        <w:fldChar w:fldCharType="begin"/>
      </w:r>
      <w:r w:rsidR="00FC3979">
        <w:rPr>
          <w:sz w:val="28"/>
          <w:szCs w:val="28"/>
          <w:lang w:val="en-US"/>
        </w:rPr>
        <w:instrText xml:space="preserve"> ADDIN ZOTERO_ITEM CSL_CITATION {"citationID":"HAIbxH5r","properties":{"formattedCitation":"(Lucas Merckelbach, 2017)","plainCitation":"(Lucas Merckelbach, 2017)","noteIndex":0},"citationItems":[{"id":494,"uris":["http://zotero.org/users/14070386/items/GGVRKQYB"],"itemData":{"id":494,"type":"software","genre":"Python","license":"GNU General Public License","title":"adcpreader","URL":"https://github.com/smerckel/adcpreader","version":"0.2.1","author":[{"literal":"Lucas Merckelbach"}],"issued":{"date-parts":[["2017"]]}}}],"schema":"https://github.com/citation-style-language/schema/raw/master/csl-citation.json"} </w:instrText>
      </w:r>
      <w:r w:rsidR="00FC3979">
        <w:rPr>
          <w:sz w:val="28"/>
          <w:szCs w:val="28"/>
          <w:lang w:val="en-US"/>
        </w:rPr>
        <w:fldChar w:fldCharType="separate"/>
      </w:r>
      <w:r w:rsidR="00FC3979" w:rsidRPr="00FC3979">
        <w:rPr>
          <w:sz w:val="28"/>
        </w:rPr>
        <w:t>(Lucas Merckelbach, 2017)</w:t>
      </w:r>
      <w:r w:rsidR="00FC3979">
        <w:rPr>
          <w:sz w:val="28"/>
          <w:szCs w:val="28"/>
          <w:lang w:val="en-US"/>
        </w:rPr>
        <w:fldChar w:fldCharType="end"/>
      </w:r>
    </w:p>
    <w:p w14:paraId="71BFE64A" w14:textId="0D7352E1" w:rsidR="009670FA" w:rsidRDefault="00894532">
      <w:pPr>
        <w:rPr>
          <w:lang w:val="en-US"/>
        </w:rPr>
      </w:pPr>
      <w:r w:rsidRPr="00894532">
        <w:rPr>
          <w:rFonts w:ascii="Courier New" w:hAnsi="Courier New" w:cs="Courier New"/>
          <w:lang w:val="en-US"/>
        </w:rPr>
        <w:t>adcpreader</w:t>
      </w:r>
      <w:r w:rsidR="0069445E">
        <w:rPr>
          <w:rFonts w:ascii="Courier New" w:hAnsi="Courier New" w:cs="Courier New"/>
          <w:lang w:val="en-US"/>
        </w:rPr>
        <w:t xml:space="preserve"> </w:t>
      </w:r>
      <w:r w:rsidR="0069445E">
        <w:rPr>
          <w:lang w:val="en-US"/>
        </w:rPr>
        <w:t xml:space="preserve">is a Python module for reading Teledyne RDI ADCP raw binary data files. The </w:t>
      </w:r>
      <w:r w:rsidR="006A304D">
        <w:rPr>
          <w:lang w:val="en-US"/>
        </w:rPr>
        <w:t>ensembles</w:t>
      </w:r>
      <w:r w:rsidR="00CE6730">
        <w:rPr>
          <w:lang w:val="en-US"/>
        </w:rPr>
        <w:t xml:space="preserve"> are processed according to a user-defined </w:t>
      </w:r>
      <w:r w:rsidR="006A304D">
        <w:rPr>
          <w:lang w:val="en-US"/>
        </w:rPr>
        <w:t xml:space="preserve">pipeline. Operations that can be performed on the raw data include corrections, rotations, coordinate transformations and quality checks. The </w:t>
      </w:r>
      <w:r w:rsidR="00EC17B1">
        <w:rPr>
          <w:lang w:val="en-US"/>
        </w:rPr>
        <w:t xml:space="preserve">module was last updated </w:t>
      </w:r>
      <w:r w:rsidR="009670FA">
        <w:rPr>
          <w:lang w:val="en-US"/>
        </w:rPr>
        <w:t xml:space="preserve">on 4/9/2023. </w:t>
      </w:r>
    </w:p>
    <w:p w14:paraId="1C2A14F3" w14:textId="4F6EA606" w:rsidR="009670FA" w:rsidRDefault="009670FA" w:rsidP="009670FA">
      <w:pPr>
        <w:pStyle w:val="ListParagraph"/>
        <w:numPr>
          <w:ilvl w:val="0"/>
          <w:numId w:val="1"/>
        </w:numPr>
        <w:rPr>
          <w:sz w:val="22"/>
          <w:szCs w:val="22"/>
          <w:lang w:val="en-US"/>
        </w:rPr>
      </w:pPr>
      <w:hyperlink r:id="rId17" w:history="1">
        <w:r w:rsidRPr="009670FA">
          <w:rPr>
            <w:rStyle w:val="Hyperlink"/>
            <w:sz w:val="22"/>
            <w:szCs w:val="22"/>
            <w:lang w:val="en-US"/>
          </w:rPr>
          <w:t>Documentation</w:t>
        </w:r>
      </w:hyperlink>
    </w:p>
    <w:p w14:paraId="433F213F" w14:textId="7763B45D" w:rsidR="009670FA" w:rsidRPr="009670FA" w:rsidRDefault="009670FA" w:rsidP="009670FA">
      <w:pPr>
        <w:pStyle w:val="ListParagraph"/>
        <w:numPr>
          <w:ilvl w:val="0"/>
          <w:numId w:val="1"/>
        </w:numPr>
        <w:rPr>
          <w:sz w:val="22"/>
          <w:szCs w:val="22"/>
          <w:lang w:val="en-US"/>
        </w:rPr>
      </w:pPr>
      <w:hyperlink r:id="rId18" w:history="1">
        <w:r w:rsidRPr="009670FA">
          <w:rPr>
            <w:rStyle w:val="Hyperlink"/>
            <w:sz w:val="22"/>
            <w:szCs w:val="22"/>
            <w:lang w:val="en-US"/>
          </w:rPr>
          <w:t>GitHub Repository</w:t>
        </w:r>
      </w:hyperlink>
    </w:p>
    <w:p w14:paraId="3EA2BFBA" w14:textId="288AD7F2" w:rsidR="006E237D" w:rsidRDefault="00DE0295">
      <w:pPr>
        <w:rPr>
          <w:sz w:val="28"/>
          <w:szCs w:val="28"/>
          <w:lang w:val="en-US"/>
        </w:rPr>
      </w:pPr>
      <w:r w:rsidRPr="002B21EC">
        <w:rPr>
          <w:sz w:val="28"/>
          <w:szCs w:val="28"/>
          <w:lang w:val="en-US"/>
        </w:rPr>
        <w:t>Marine and Hydrokinetic Toolkit (M</w:t>
      </w:r>
      <w:r w:rsidR="00392559" w:rsidRPr="002B21EC">
        <w:rPr>
          <w:sz w:val="28"/>
          <w:szCs w:val="28"/>
          <w:lang w:val="en-US"/>
        </w:rPr>
        <w:t>HKiT)</w:t>
      </w:r>
      <w:r w:rsidR="00757543">
        <w:rPr>
          <w:sz w:val="28"/>
          <w:szCs w:val="28"/>
          <w:lang w:val="en-US"/>
        </w:rPr>
        <w:t xml:space="preserve"> v0.9.0</w:t>
      </w:r>
      <w:r w:rsidR="00462DF1">
        <w:rPr>
          <w:sz w:val="28"/>
          <w:szCs w:val="28"/>
          <w:lang w:val="en-US"/>
        </w:rPr>
        <w:t xml:space="preserve"> </w:t>
      </w:r>
      <w:r w:rsidR="00462DF1">
        <w:rPr>
          <w:sz w:val="28"/>
          <w:szCs w:val="28"/>
          <w:lang w:val="en-US"/>
        </w:rPr>
        <w:fldChar w:fldCharType="begin"/>
      </w:r>
      <w:r w:rsidR="00462DF1">
        <w:rPr>
          <w:sz w:val="28"/>
          <w:szCs w:val="28"/>
          <w:lang w:val="en-US"/>
        </w:rPr>
        <w:instrText xml:space="preserve"> ADDIN ZOTERO_ITEM CSL_CITATION {"citationID":"YInWpLPw","properties":{"formattedCitation":"(Klise {\\i{}et al.}, 2020)","plainCitation":"(Klise et al., 2020)","noteIndex":0},"citationItems":[{"id":493,"uris":["http://zotero.org/users/14070386/items/V37UJFHS"],"itemData":{"id":493,"type":"software","note":"Published: [Computer Software] https://doi.org/10.5281/zenodo.3924683\nDOI: 10.5281/zenodo.3924683","title":"MHKiT (Marine and Hydrokinetic Toolkit) - Python","URL":"https://doi.org/10.5281/zenodo.3924683","author":[{"family":"Klise","given":"Katherine"},{"family":"Pauly","given":"Rebecca"},{"family":"Ruehl","given":"Kelley M."},{"family":"Olson","given":"Sterling"},{"family":"Shippert","given":"Timothy"},{"family":"Morrell","given":"Zachary"},{"family":"Bredin","given":"Sarah"},{"family":"Lansing","given":"Carina"},{"family":"Macduff","given":"Matt"},{"family":"Martin","given":"Tonya"},{"family":"Sivaraman","given":"Chitra"},{"family":"Gunawan","given":"Budi"},{"family":"Driscoll","given":"Frederick"}],"issued":{"date-parts":[["2020",1]]}}}],"schema":"https://github.com/citation-style-language/schema/raw/master/csl-citation.json"} </w:instrText>
      </w:r>
      <w:r w:rsidR="00462DF1">
        <w:rPr>
          <w:sz w:val="28"/>
          <w:szCs w:val="28"/>
          <w:lang w:val="en-US"/>
        </w:rPr>
        <w:fldChar w:fldCharType="separate"/>
      </w:r>
      <w:r w:rsidR="00462DF1" w:rsidRPr="00462DF1">
        <w:rPr>
          <w:kern w:val="0"/>
          <w:sz w:val="28"/>
        </w:rPr>
        <w:t xml:space="preserve">(Klise </w:t>
      </w:r>
      <w:r w:rsidR="00462DF1" w:rsidRPr="00462DF1">
        <w:rPr>
          <w:i/>
          <w:iCs/>
          <w:kern w:val="0"/>
          <w:sz w:val="28"/>
        </w:rPr>
        <w:t>et al.</w:t>
      </w:r>
      <w:r w:rsidR="00462DF1" w:rsidRPr="00462DF1">
        <w:rPr>
          <w:kern w:val="0"/>
          <w:sz w:val="28"/>
        </w:rPr>
        <w:t>, 2020)</w:t>
      </w:r>
      <w:r w:rsidR="00462DF1">
        <w:rPr>
          <w:sz w:val="28"/>
          <w:szCs w:val="28"/>
          <w:lang w:val="en-US"/>
        </w:rPr>
        <w:fldChar w:fldCharType="end"/>
      </w:r>
    </w:p>
    <w:p w14:paraId="4F476838" w14:textId="739E0E51" w:rsidR="002976C4" w:rsidRDefault="00256909" w:rsidP="002976C4">
      <w:r w:rsidRPr="00256909">
        <w:rPr>
          <w:rFonts w:ascii="Courier New" w:hAnsi="Courier New" w:cs="Courier New"/>
          <w:lang w:val="en-US"/>
        </w:rPr>
        <w:t>MHKiT</w:t>
      </w:r>
      <w:r w:rsidR="00FC3979">
        <w:rPr>
          <w:rFonts w:ascii="Courier New" w:hAnsi="Courier New" w:cs="Courier New"/>
          <w:lang w:val="en-US"/>
        </w:rPr>
        <w:t xml:space="preserve"> </w:t>
      </w:r>
      <w:r>
        <w:rPr>
          <w:lang w:val="en-US"/>
        </w:rPr>
        <w:t>is a</w:t>
      </w:r>
      <w:r w:rsidR="00431480">
        <w:rPr>
          <w:lang w:val="en-US"/>
        </w:rPr>
        <w:t xml:space="preserve"> marine renewable energy software, developed in Python and MATLAB. It is modular and the functionality includes </w:t>
      </w:r>
      <w:r w:rsidR="00C11314">
        <w:rPr>
          <w:lang w:val="en-US"/>
        </w:rPr>
        <w:t xml:space="preserve">ingesting, quality controlling, processing, visualizing and managing data. </w:t>
      </w:r>
      <w:r w:rsidR="00045E5B">
        <w:rPr>
          <w:lang w:val="en-US"/>
        </w:rPr>
        <w:t xml:space="preserve">The </w:t>
      </w:r>
      <w:r w:rsidR="002976C4" w:rsidRPr="002976C4">
        <w:rPr>
          <w:rFonts w:ascii="Courier New" w:hAnsi="Courier New" w:cs="Courier New"/>
        </w:rPr>
        <w:t>DOLfYN</w:t>
      </w:r>
      <w:r w:rsidR="002976C4">
        <w:rPr>
          <w:rFonts w:ascii="Courier New" w:hAnsi="Courier New" w:cs="Courier New"/>
        </w:rPr>
        <w:t xml:space="preserve"> </w:t>
      </w:r>
      <w:r w:rsidR="00834381">
        <w:t>(</w:t>
      </w:r>
      <w:r w:rsidR="00834381" w:rsidRPr="00834381">
        <w:t xml:space="preserve">Doppler Oceanography Library for </w:t>
      </w:r>
      <w:r w:rsidR="00834381">
        <w:t xml:space="preserve">Python) module </w:t>
      </w:r>
      <w:r w:rsidR="001A10DD">
        <w:t>contains a set of functions to analyse binary Teledyne RDI files</w:t>
      </w:r>
      <w:r w:rsidR="00BE5ABD">
        <w:t xml:space="preserve"> and return xarray datasets. </w:t>
      </w:r>
      <w:r w:rsidR="00757543">
        <w:t xml:space="preserve">This module is currently only available in Python. The project was last updated on 11/12/2024 and is actively maintained. </w:t>
      </w:r>
    </w:p>
    <w:p w14:paraId="20AC9D8B" w14:textId="5903761E" w:rsidR="00A95BCD" w:rsidRPr="00EF5DB6" w:rsidRDefault="00801876" w:rsidP="00801876">
      <w:pPr>
        <w:pStyle w:val="ListParagraph"/>
        <w:numPr>
          <w:ilvl w:val="0"/>
          <w:numId w:val="1"/>
        </w:numPr>
      </w:pPr>
      <w:hyperlink r:id="rId19" w:history="1">
        <w:r w:rsidRPr="00EF5DB6">
          <w:rPr>
            <w:rStyle w:val="Hyperlink"/>
          </w:rPr>
          <w:t>Homepage</w:t>
        </w:r>
      </w:hyperlink>
      <w:r w:rsidRPr="00EF5DB6">
        <w:t xml:space="preserve"> </w:t>
      </w:r>
    </w:p>
    <w:p w14:paraId="6FD86E7B" w14:textId="1ACE8D5E" w:rsidR="00EF5DB6" w:rsidRDefault="00EF5DB6" w:rsidP="00801876">
      <w:pPr>
        <w:pStyle w:val="ListParagraph"/>
        <w:numPr>
          <w:ilvl w:val="0"/>
          <w:numId w:val="1"/>
        </w:numPr>
      </w:pPr>
      <w:hyperlink r:id="rId20" w:history="1">
        <w:r w:rsidRPr="00EF5DB6">
          <w:rPr>
            <w:rStyle w:val="Hyperlink"/>
          </w:rPr>
          <w:t>GitHub Repository</w:t>
        </w:r>
      </w:hyperlink>
      <w:r w:rsidRPr="00EF5DB6">
        <w:t xml:space="preserve"> </w:t>
      </w:r>
    </w:p>
    <w:p w14:paraId="455D1F9C" w14:textId="5289139E" w:rsidR="002B21EC" w:rsidRPr="00EF5DB6" w:rsidRDefault="00EF5DB6" w:rsidP="00EF5DB6">
      <w:pPr>
        <w:pStyle w:val="ListParagraph"/>
        <w:numPr>
          <w:ilvl w:val="0"/>
          <w:numId w:val="1"/>
        </w:numPr>
      </w:pPr>
      <w:hyperlink r:id="rId21" w:history="1">
        <w:r w:rsidRPr="00EF5DB6">
          <w:rPr>
            <w:rStyle w:val="Hyperlink"/>
          </w:rPr>
          <w:t>DOLfYN Module Documentation</w:t>
        </w:r>
      </w:hyperlink>
    </w:p>
    <w:p w14:paraId="0D44344E" w14:textId="3EC53FD9" w:rsidR="005974DB" w:rsidRDefault="00064C8C">
      <w:pPr>
        <w:rPr>
          <w:sz w:val="28"/>
          <w:szCs w:val="28"/>
          <w:lang w:val="en-US"/>
        </w:rPr>
      </w:pPr>
      <w:r w:rsidRPr="00B84A0E">
        <w:rPr>
          <w:sz w:val="28"/>
          <w:szCs w:val="28"/>
          <w:lang w:val="en-US"/>
        </w:rPr>
        <w:t>Velocity Mapping Toolbox (VMT)</w:t>
      </w:r>
      <w:r w:rsidR="009C3390">
        <w:rPr>
          <w:sz w:val="28"/>
          <w:szCs w:val="28"/>
          <w:lang w:val="en-US"/>
        </w:rPr>
        <w:t xml:space="preserve"> v4.09</w:t>
      </w:r>
      <w:r w:rsidR="00374A65">
        <w:rPr>
          <w:sz w:val="28"/>
          <w:szCs w:val="28"/>
          <w:lang w:val="en-US"/>
        </w:rPr>
        <w:t xml:space="preserve"> </w:t>
      </w:r>
      <w:r w:rsidR="00374A65">
        <w:rPr>
          <w:sz w:val="28"/>
          <w:szCs w:val="28"/>
          <w:lang w:val="en-US"/>
        </w:rPr>
        <w:fldChar w:fldCharType="begin"/>
      </w:r>
      <w:r w:rsidR="00374A65">
        <w:rPr>
          <w:sz w:val="28"/>
          <w:szCs w:val="28"/>
          <w:lang w:val="en-US"/>
        </w:rPr>
        <w:instrText xml:space="preserve"> ADDIN ZOTERO_ITEM CSL_CITATION {"citationID":"H5MyOW52","properties":{"formattedCitation":"(Parsons {\\i{}et al.}, 2013)","plainCitation":"(Parsons et al., 2013)","noteIndex":0},"citationItems":[{"id":495,"uris":["http://zotero.org/users/14070386/items/2PQ2UJPN"],"itemData":{"id":495,"type":"article-journal","abstract":"The use of acoustic Doppler current profilers (ADCP) for discharge measurements and three-dimensional flow mapping has increased rapidly in recent years and has been primarily driven by advances in acoustic technology and signal processing. Recent research has developed a variety of methods for processing data obtained from a range of ADCP deployments and this paper builds on this progress by describing new software for processing and visualizing ADCP data collected along transects in rivers or other bodies of water. The new utility, the Velocity Mapping Toolbox (VMT), allows rapid processing (vector rotation, projection, averaging and smoothing), visualization (planform and cross-section vector and contouring), and analysis of a range of ADCP-derived datasets. The paper documents the data processing routines in the toolbox and presents a set of diverse examples that demonstrate its capabilities. The toolbox is applicable to the analysis of ADCP data collected in a wide range of aquatic environments and is made available as open-source code along with this publication. Published 2012. This article is a U.S. Government work and is in the public domain in the USA.","container-title":"Earth Surface Processes and Landforms","DOI":"10.1002/esp.3367","ISSN":"1096-9837","issue":"11","language":"en","license":"Published 2012. This article is a U.S. Government work and is in the public domain in the USA.","note":"_eprint: https://onlinelibrary.wiley.com/doi/pdf/10.1002/esp.3367","page":"1244-1260","source":"Wiley Online Library","title":"Velocity Mapping Toolbox (VMT): a processing and visualization suite for moving-vessel ADCP measurements","title-short":"Velocity Mapping Toolbox (VMT)","volume":"38","author":[{"family":"Parsons","given":"D. R."},{"family":"Jackson","given":"P. R."},{"family":"Czuba","given":"J. A."},{"family":"Engel","given":"F. L."},{"family":"Rhoads","given":"B. L."},{"family":"Oberg","given":"K. A."},{"family":"Best","given":"J. L."},{"family":"Mueller","given":"D. S."},{"family":"Johnson","given":"K. K."},{"family":"Riley","given":"J. D."}],"issued":{"date-parts":[["2013"]]}}}],"schema":"https://github.com/citation-style-language/schema/raw/master/csl-citation.json"} </w:instrText>
      </w:r>
      <w:r w:rsidR="00374A65">
        <w:rPr>
          <w:sz w:val="28"/>
          <w:szCs w:val="28"/>
          <w:lang w:val="en-US"/>
        </w:rPr>
        <w:fldChar w:fldCharType="separate"/>
      </w:r>
      <w:r w:rsidR="00374A65" w:rsidRPr="00374A65">
        <w:rPr>
          <w:kern w:val="0"/>
          <w:sz w:val="28"/>
        </w:rPr>
        <w:t xml:space="preserve">(Parsons </w:t>
      </w:r>
      <w:r w:rsidR="00374A65" w:rsidRPr="00374A65">
        <w:rPr>
          <w:i/>
          <w:iCs/>
          <w:kern w:val="0"/>
          <w:sz w:val="28"/>
        </w:rPr>
        <w:t>et al.</w:t>
      </w:r>
      <w:r w:rsidR="00374A65" w:rsidRPr="00374A65">
        <w:rPr>
          <w:kern w:val="0"/>
          <w:sz w:val="28"/>
        </w:rPr>
        <w:t>, 2013)</w:t>
      </w:r>
      <w:r w:rsidR="00374A65">
        <w:rPr>
          <w:sz w:val="28"/>
          <w:szCs w:val="28"/>
          <w:lang w:val="en-US"/>
        </w:rPr>
        <w:fldChar w:fldCharType="end"/>
      </w:r>
    </w:p>
    <w:p w14:paraId="58B79F4A" w14:textId="6E15164E" w:rsidR="00775FAC" w:rsidRDefault="00775FAC">
      <w:pPr>
        <w:rPr>
          <w:lang w:val="en-US"/>
        </w:rPr>
      </w:pPr>
      <w:r>
        <w:rPr>
          <w:rFonts w:ascii="Courier New" w:hAnsi="Courier New" w:cs="Courier New"/>
          <w:lang w:val="en-US"/>
        </w:rPr>
        <w:t xml:space="preserve">VMT </w:t>
      </w:r>
      <w:r>
        <w:rPr>
          <w:lang w:val="en-US"/>
        </w:rPr>
        <w:t xml:space="preserve">is a </w:t>
      </w:r>
      <w:r w:rsidR="002C1C86">
        <w:rPr>
          <w:lang w:val="en-US"/>
        </w:rPr>
        <w:t xml:space="preserve">MATLAB-based processing and visualization </w:t>
      </w:r>
      <w:r w:rsidR="00F6099D">
        <w:rPr>
          <w:lang w:val="en-US"/>
        </w:rPr>
        <w:t>suite designed</w:t>
      </w:r>
      <w:r w:rsidR="002C1C86">
        <w:rPr>
          <w:lang w:val="en-US"/>
        </w:rPr>
        <w:t xml:space="preserve"> for moving-vessel ADCP measurements. </w:t>
      </w:r>
      <w:r w:rsidR="006F05FF">
        <w:rPr>
          <w:lang w:val="en-US"/>
        </w:rPr>
        <w:t xml:space="preserve">The software was last updated </w:t>
      </w:r>
      <w:r w:rsidR="009C3390">
        <w:rPr>
          <w:lang w:val="en-US"/>
        </w:rPr>
        <w:t xml:space="preserve">on 15/06/2018 and is no longer maintained. </w:t>
      </w:r>
    </w:p>
    <w:p w14:paraId="247C3BC4" w14:textId="44BCF9A6" w:rsidR="00730396" w:rsidRDefault="00C11D0E" w:rsidP="00C11D0E">
      <w:pPr>
        <w:pStyle w:val="ListParagraph"/>
        <w:numPr>
          <w:ilvl w:val="0"/>
          <w:numId w:val="1"/>
        </w:numPr>
        <w:rPr>
          <w:lang w:val="en-US"/>
        </w:rPr>
      </w:pPr>
      <w:hyperlink r:id="rId22" w:history="1">
        <w:r w:rsidRPr="00C11D0E">
          <w:rPr>
            <w:rStyle w:val="Hyperlink"/>
            <w:lang w:val="en-US"/>
          </w:rPr>
          <w:t>Homepage</w:t>
        </w:r>
      </w:hyperlink>
      <w:r w:rsidRPr="00C11D0E">
        <w:rPr>
          <w:lang w:val="en-US"/>
        </w:rPr>
        <w:t xml:space="preserve"> </w:t>
      </w:r>
    </w:p>
    <w:p w14:paraId="1AD6BC95" w14:textId="14D3D76B" w:rsidR="00C11D0E" w:rsidRDefault="00C11D0E" w:rsidP="00C11D0E">
      <w:pPr>
        <w:pStyle w:val="ListParagraph"/>
        <w:numPr>
          <w:ilvl w:val="0"/>
          <w:numId w:val="1"/>
        </w:numPr>
        <w:rPr>
          <w:lang w:val="en-US"/>
        </w:rPr>
      </w:pPr>
      <w:hyperlink r:id="rId23" w:history="1">
        <w:r w:rsidRPr="00C11D0E">
          <w:rPr>
            <w:rStyle w:val="Hyperlink"/>
            <w:lang w:val="en-US"/>
          </w:rPr>
          <w:t>Publication</w:t>
        </w:r>
      </w:hyperlink>
    </w:p>
    <w:p w14:paraId="641C2500" w14:textId="38BBA2A3" w:rsidR="00C11D0E" w:rsidRPr="00C11D0E" w:rsidRDefault="00C11D0E" w:rsidP="00C11D0E">
      <w:pPr>
        <w:pStyle w:val="ListParagraph"/>
        <w:numPr>
          <w:ilvl w:val="0"/>
          <w:numId w:val="1"/>
        </w:numPr>
        <w:rPr>
          <w:lang w:val="en-US"/>
        </w:rPr>
      </w:pPr>
      <w:hyperlink r:id="rId24" w:history="1">
        <w:r w:rsidRPr="00C11D0E">
          <w:rPr>
            <w:rStyle w:val="Hyperlink"/>
            <w:lang w:val="en-US"/>
          </w:rPr>
          <w:t>GitHub Repository</w:t>
        </w:r>
      </w:hyperlink>
      <w:r>
        <w:rPr>
          <w:lang w:val="en-US"/>
        </w:rPr>
        <w:t xml:space="preserve"> </w:t>
      </w:r>
    </w:p>
    <w:p w14:paraId="4B3FF9DF" w14:textId="6AF3341F" w:rsidR="00CA75ED" w:rsidRPr="00374A65" w:rsidRDefault="00374A65">
      <w:pPr>
        <w:rPr>
          <w:lang w:val="en-US"/>
        </w:rPr>
      </w:pPr>
      <w:r>
        <w:rPr>
          <w:lang w:val="en-US"/>
        </w:rPr>
        <w:br w:type="page"/>
      </w:r>
      <w:r w:rsidR="006E237D" w:rsidRPr="003F2D46">
        <w:rPr>
          <w:b/>
          <w:bCs/>
          <w:sz w:val="28"/>
          <w:szCs w:val="28"/>
          <w:lang w:val="en-US"/>
        </w:rPr>
        <w:lastRenderedPageBreak/>
        <w:t xml:space="preserve">References </w:t>
      </w:r>
    </w:p>
    <w:p w14:paraId="59339F16" w14:textId="77777777" w:rsidR="00374A65" w:rsidRPr="00374A65" w:rsidRDefault="003F2D46" w:rsidP="00374A65">
      <w:pPr>
        <w:pStyle w:val="Bibliography"/>
      </w:pPr>
      <w:r>
        <w:rPr>
          <w:lang w:val="en-US"/>
        </w:rPr>
        <w:fldChar w:fldCharType="begin"/>
      </w:r>
      <w:r w:rsidR="004E1906">
        <w:rPr>
          <w:lang w:val="en-US"/>
        </w:rPr>
        <w:instrText xml:space="preserve"> ADDIN ZOTERO_BIBL {"uncited":[],"omitted":[],"custom":[]} CSL_BIBLIOGRAPHY </w:instrText>
      </w:r>
      <w:r>
        <w:rPr>
          <w:lang w:val="en-US"/>
        </w:rPr>
        <w:fldChar w:fldCharType="separate"/>
      </w:r>
      <w:r w:rsidR="00374A65" w:rsidRPr="00374A65">
        <w:t>Amol Prakash (2025) ‘pyadps’. Available at: https://pyadps.readthedocs.io/en/latest/index.html#.</w:t>
      </w:r>
    </w:p>
    <w:p w14:paraId="2C6AE277" w14:textId="77777777" w:rsidR="00374A65" w:rsidRPr="00374A65" w:rsidRDefault="00374A65" w:rsidP="00374A65">
      <w:pPr>
        <w:pStyle w:val="Bibliography"/>
      </w:pPr>
      <w:r w:rsidRPr="00374A65">
        <w:t>AODN (2019) ‘IMOS Toolbox’. Australia: Australian Ocean Data Network. Available at: https://github.com/aodn/imos-toolbox.</w:t>
      </w:r>
    </w:p>
    <w:p w14:paraId="1B7EB00C" w14:textId="77777777" w:rsidR="00374A65" w:rsidRPr="00374A65" w:rsidRDefault="00374A65" w:rsidP="00374A65">
      <w:pPr>
        <w:pStyle w:val="Bibliography"/>
      </w:pPr>
      <w:r w:rsidRPr="00374A65">
        <w:t>Bart Vermeulen (2021) ‘adcptools’. Wageningen. Available at: https://github.com/bartverm/adcptools?tab=readme-ov-file#readme.</w:t>
      </w:r>
    </w:p>
    <w:p w14:paraId="66347467" w14:textId="77777777" w:rsidR="00374A65" w:rsidRPr="00374A65" w:rsidRDefault="00374A65" w:rsidP="00374A65">
      <w:pPr>
        <w:pStyle w:val="Bibliography"/>
      </w:pPr>
      <w:r w:rsidRPr="00374A65">
        <w:t>Gunnar Voet (2015) ‘mADCP’. La Jolla: Scripps Institution of Oceanography (Multiscale Ocean Dynamics). Available at: https://github.com/modscripps/mADCP/tree/master.</w:t>
      </w:r>
    </w:p>
    <w:p w14:paraId="05628E87" w14:textId="77777777" w:rsidR="00374A65" w:rsidRPr="00374A65" w:rsidRDefault="00374A65" w:rsidP="00374A65">
      <w:pPr>
        <w:pStyle w:val="Bibliography"/>
      </w:pPr>
      <w:r w:rsidRPr="00374A65">
        <w:t xml:space="preserve">Hana Hourston </w:t>
      </w:r>
      <w:r w:rsidRPr="00374A65">
        <w:rPr>
          <w:i/>
          <w:iCs/>
        </w:rPr>
        <w:t>et al.</w:t>
      </w:r>
      <w:r w:rsidRPr="00374A65">
        <w:t xml:space="preserve"> (2023) ‘pycurrents_ADCP_processing’. Canada: IOS OSD Data Product Team. Available at: https://github.com/IOS-OSD-DPG/pycurrents_ADCP_processing?tab=readme-ov-file.</w:t>
      </w:r>
    </w:p>
    <w:p w14:paraId="3102953B" w14:textId="77777777" w:rsidR="00374A65" w:rsidRPr="00374A65" w:rsidRDefault="00374A65" w:rsidP="00374A65">
      <w:pPr>
        <w:pStyle w:val="Bibliography"/>
      </w:pPr>
      <w:r w:rsidRPr="00374A65">
        <w:t xml:space="preserve">Kelley, D.E., Richards, C. and Layton, C. (2022) ‘oce: an R package for Oceanographic Analysis’, </w:t>
      </w:r>
      <w:r w:rsidRPr="00374A65">
        <w:rPr>
          <w:i/>
          <w:iCs/>
        </w:rPr>
        <w:t>Journal of Open Source Software</w:t>
      </w:r>
      <w:r w:rsidRPr="00374A65">
        <w:t>, 7(71), p. 3594. Available at: https://doi.org/10.21105/joss.03594.</w:t>
      </w:r>
    </w:p>
    <w:p w14:paraId="4B23B726" w14:textId="77777777" w:rsidR="00374A65" w:rsidRPr="00374A65" w:rsidRDefault="00374A65" w:rsidP="00374A65">
      <w:pPr>
        <w:pStyle w:val="Bibliography"/>
      </w:pPr>
      <w:r w:rsidRPr="00374A65">
        <w:t xml:space="preserve">Klise, K. </w:t>
      </w:r>
      <w:r w:rsidRPr="00374A65">
        <w:rPr>
          <w:i/>
          <w:iCs/>
        </w:rPr>
        <w:t>et al.</w:t>
      </w:r>
      <w:r w:rsidRPr="00374A65">
        <w:t xml:space="preserve"> (2020) ‘MHKiT (Marine and Hydrokinetic Toolkit) - Python’. Available at: https://doi.org/10.5281/zenodo.3924683.</w:t>
      </w:r>
    </w:p>
    <w:p w14:paraId="343607EB" w14:textId="77777777" w:rsidR="00374A65" w:rsidRPr="00374A65" w:rsidRDefault="00374A65" w:rsidP="00374A65">
      <w:pPr>
        <w:pStyle w:val="Bibliography"/>
      </w:pPr>
      <w:r w:rsidRPr="00374A65">
        <w:t>Lucas Merckelbach (2017) ‘adcpreader’. Available at: https://github.com/smerckel/adcpreader.</w:t>
      </w:r>
    </w:p>
    <w:p w14:paraId="17DA976B" w14:textId="77777777" w:rsidR="00374A65" w:rsidRPr="00374A65" w:rsidRDefault="00374A65" w:rsidP="00374A65">
      <w:pPr>
        <w:pStyle w:val="Bibliography"/>
      </w:pPr>
      <w:r w:rsidRPr="00374A65">
        <w:t>Marinna Martini (2020) ‘ADCPy’. United States Geological Survey. Available at: https://github.com/mmartini-usgs/ADCPy.</w:t>
      </w:r>
    </w:p>
    <w:p w14:paraId="37EF9D91" w14:textId="77777777" w:rsidR="00374A65" w:rsidRPr="00374A65" w:rsidRDefault="00374A65" w:rsidP="00374A65">
      <w:pPr>
        <w:pStyle w:val="Bibliography"/>
      </w:pPr>
      <w:r w:rsidRPr="00374A65">
        <w:t xml:space="preserve">Parsons, D.R. </w:t>
      </w:r>
      <w:r w:rsidRPr="00374A65">
        <w:rPr>
          <w:i/>
          <w:iCs/>
        </w:rPr>
        <w:t>et al.</w:t>
      </w:r>
      <w:r w:rsidRPr="00374A65">
        <w:t xml:space="preserve"> (2013) ‘Velocity Mapping Toolbox (VMT): a processing and visualization suite for moving-vessel ADCP measurements’, </w:t>
      </w:r>
      <w:r w:rsidRPr="00374A65">
        <w:rPr>
          <w:i/>
          <w:iCs/>
        </w:rPr>
        <w:t>Earth Surface Processes and Landforms</w:t>
      </w:r>
      <w:r w:rsidRPr="00374A65">
        <w:t>, 38(11), pp. 1244–1260. Available at: https://doi.org/10.1002/esp.3367.</w:t>
      </w:r>
    </w:p>
    <w:p w14:paraId="63D1993C" w14:textId="4226FEF4" w:rsidR="00CD0226" w:rsidRPr="00CD0226" w:rsidRDefault="003F2D46">
      <w:pPr>
        <w:rPr>
          <w:lang w:val="en-US"/>
        </w:rPr>
      </w:pPr>
      <w:r>
        <w:rPr>
          <w:lang w:val="en-US"/>
        </w:rPr>
        <w:fldChar w:fldCharType="end"/>
      </w:r>
    </w:p>
    <w:p w14:paraId="2EA10B19" w14:textId="77777777" w:rsidR="00BB52CB" w:rsidRPr="00BB52CB" w:rsidRDefault="00BB52CB">
      <w:pPr>
        <w:rPr>
          <w:b/>
          <w:bCs/>
          <w:lang w:val="en-US"/>
        </w:rPr>
      </w:pPr>
    </w:p>
    <w:sectPr w:rsidR="00BB52CB" w:rsidRPr="00BB52C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29A0095"/>
    <w:multiLevelType w:val="hybridMultilevel"/>
    <w:tmpl w:val="043AA1C2"/>
    <w:lvl w:ilvl="0" w:tplc="F4D2C8F6">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7212915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967"/>
    <w:rsid w:val="0004272C"/>
    <w:rsid w:val="00045E5B"/>
    <w:rsid w:val="00051DD8"/>
    <w:rsid w:val="00064C8C"/>
    <w:rsid w:val="00065F20"/>
    <w:rsid w:val="000D0C7B"/>
    <w:rsid w:val="000F0A96"/>
    <w:rsid w:val="001074CF"/>
    <w:rsid w:val="0011488B"/>
    <w:rsid w:val="00115C17"/>
    <w:rsid w:val="00134182"/>
    <w:rsid w:val="00151777"/>
    <w:rsid w:val="00193637"/>
    <w:rsid w:val="001A10DD"/>
    <w:rsid w:val="001B098C"/>
    <w:rsid w:val="001E5D5A"/>
    <w:rsid w:val="00217D8C"/>
    <w:rsid w:val="00256909"/>
    <w:rsid w:val="002848BF"/>
    <w:rsid w:val="002976C4"/>
    <w:rsid w:val="002B21EC"/>
    <w:rsid w:val="002C1C86"/>
    <w:rsid w:val="002F324D"/>
    <w:rsid w:val="00301CB8"/>
    <w:rsid w:val="00356FCB"/>
    <w:rsid w:val="00361CC6"/>
    <w:rsid w:val="00372F53"/>
    <w:rsid w:val="00374A65"/>
    <w:rsid w:val="00392559"/>
    <w:rsid w:val="003B5CF2"/>
    <w:rsid w:val="003F2D46"/>
    <w:rsid w:val="00431480"/>
    <w:rsid w:val="00437010"/>
    <w:rsid w:val="0045041D"/>
    <w:rsid w:val="00462DF1"/>
    <w:rsid w:val="00487637"/>
    <w:rsid w:val="004B16A1"/>
    <w:rsid w:val="004D7DAD"/>
    <w:rsid w:val="004E1906"/>
    <w:rsid w:val="005010E9"/>
    <w:rsid w:val="00536915"/>
    <w:rsid w:val="00561E2A"/>
    <w:rsid w:val="00562155"/>
    <w:rsid w:val="00571CCF"/>
    <w:rsid w:val="005974DB"/>
    <w:rsid w:val="005B00B9"/>
    <w:rsid w:val="005C5DE1"/>
    <w:rsid w:val="005D4100"/>
    <w:rsid w:val="005F0BC8"/>
    <w:rsid w:val="00610294"/>
    <w:rsid w:val="006427DC"/>
    <w:rsid w:val="00653BA8"/>
    <w:rsid w:val="0069445E"/>
    <w:rsid w:val="006A304D"/>
    <w:rsid w:val="006A4402"/>
    <w:rsid w:val="006C206E"/>
    <w:rsid w:val="006C6B7F"/>
    <w:rsid w:val="006D5754"/>
    <w:rsid w:val="006D5CC5"/>
    <w:rsid w:val="006E237D"/>
    <w:rsid w:val="006F05FF"/>
    <w:rsid w:val="007049AB"/>
    <w:rsid w:val="00730396"/>
    <w:rsid w:val="00757543"/>
    <w:rsid w:val="00761029"/>
    <w:rsid w:val="00766FA3"/>
    <w:rsid w:val="00767D2C"/>
    <w:rsid w:val="00775FAC"/>
    <w:rsid w:val="00793486"/>
    <w:rsid w:val="007965A0"/>
    <w:rsid w:val="007E21DD"/>
    <w:rsid w:val="007E296C"/>
    <w:rsid w:val="00801876"/>
    <w:rsid w:val="00826971"/>
    <w:rsid w:val="00834381"/>
    <w:rsid w:val="0088782A"/>
    <w:rsid w:val="00894532"/>
    <w:rsid w:val="008B66B8"/>
    <w:rsid w:val="008C2508"/>
    <w:rsid w:val="008C7871"/>
    <w:rsid w:val="008E037B"/>
    <w:rsid w:val="008F325F"/>
    <w:rsid w:val="008F618F"/>
    <w:rsid w:val="009039C3"/>
    <w:rsid w:val="00940BE6"/>
    <w:rsid w:val="00940F59"/>
    <w:rsid w:val="0094525B"/>
    <w:rsid w:val="00965B0F"/>
    <w:rsid w:val="009670FA"/>
    <w:rsid w:val="00984BE3"/>
    <w:rsid w:val="009B5C40"/>
    <w:rsid w:val="009C22EA"/>
    <w:rsid w:val="009C3390"/>
    <w:rsid w:val="009C72F2"/>
    <w:rsid w:val="00A239E9"/>
    <w:rsid w:val="00A34B65"/>
    <w:rsid w:val="00A86A52"/>
    <w:rsid w:val="00A95BCD"/>
    <w:rsid w:val="00B17D47"/>
    <w:rsid w:val="00B56BA8"/>
    <w:rsid w:val="00B84A0E"/>
    <w:rsid w:val="00B854A8"/>
    <w:rsid w:val="00BB52CB"/>
    <w:rsid w:val="00BC19CB"/>
    <w:rsid w:val="00BE0F1C"/>
    <w:rsid w:val="00BE5ABD"/>
    <w:rsid w:val="00BF1CB6"/>
    <w:rsid w:val="00C01375"/>
    <w:rsid w:val="00C11314"/>
    <w:rsid w:val="00C11D0E"/>
    <w:rsid w:val="00C16A06"/>
    <w:rsid w:val="00C42967"/>
    <w:rsid w:val="00CA75ED"/>
    <w:rsid w:val="00CC7A60"/>
    <w:rsid w:val="00CD0226"/>
    <w:rsid w:val="00CE6730"/>
    <w:rsid w:val="00CF30E5"/>
    <w:rsid w:val="00D22A12"/>
    <w:rsid w:val="00D36ED8"/>
    <w:rsid w:val="00D653CE"/>
    <w:rsid w:val="00DC406B"/>
    <w:rsid w:val="00DE0295"/>
    <w:rsid w:val="00DF70C0"/>
    <w:rsid w:val="00E248FA"/>
    <w:rsid w:val="00E40E10"/>
    <w:rsid w:val="00E6769D"/>
    <w:rsid w:val="00E81A41"/>
    <w:rsid w:val="00E93714"/>
    <w:rsid w:val="00EA5E65"/>
    <w:rsid w:val="00EC17B1"/>
    <w:rsid w:val="00ED5A2B"/>
    <w:rsid w:val="00EF5DB6"/>
    <w:rsid w:val="00F6099D"/>
    <w:rsid w:val="00F86AD2"/>
    <w:rsid w:val="00FC397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053FD6"/>
  <w15:chartTrackingRefBased/>
  <w15:docId w15:val="{C629808C-A661-4559-8A33-E1A7DF550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4296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4296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42967"/>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42967"/>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42967"/>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42967"/>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42967"/>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42967"/>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42967"/>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296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4296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42967"/>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42967"/>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C42967"/>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C42967"/>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C42967"/>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C42967"/>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C42967"/>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C429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429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42967"/>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2967"/>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C42967"/>
    <w:pPr>
      <w:spacing w:before="160"/>
      <w:jc w:val="center"/>
    </w:pPr>
    <w:rPr>
      <w:i/>
      <w:iCs/>
      <w:color w:val="404040" w:themeColor="text1" w:themeTint="BF"/>
    </w:rPr>
  </w:style>
  <w:style w:type="character" w:customStyle="1" w:styleId="QuoteChar">
    <w:name w:val="Quote Char"/>
    <w:basedOn w:val="DefaultParagraphFont"/>
    <w:link w:val="Quote"/>
    <w:uiPriority w:val="29"/>
    <w:rsid w:val="00C42967"/>
    <w:rPr>
      <w:i/>
      <w:iCs/>
      <w:color w:val="404040" w:themeColor="text1" w:themeTint="BF"/>
    </w:rPr>
  </w:style>
  <w:style w:type="paragraph" w:styleId="ListParagraph">
    <w:name w:val="List Paragraph"/>
    <w:basedOn w:val="Normal"/>
    <w:uiPriority w:val="34"/>
    <w:qFormat/>
    <w:rsid w:val="00C42967"/>
    <w:pPr>
      <w:ind w:left="720"/>
      <w:contextualSpacing/>
    </w:pPr>
  </w:style>
  <w:style w:type="character" w:styleId="IntenseEmphasis">
    <w:name w:val="Intense Emphasis"/>
    <w:basedOn w:val="DefaultParagraphFont"/>
    <w:uiPriority w:val="21"/>
    <w:qFormat/>
    <w:rsid w:val="00C42967"/>
    <w:rPr>
      <w:i/>
      <w:iCs/>
      <w:color w:val="0F4761" w:themeColor="accent1" w:themeShade="BF"/>
    </w:rPr>
  </w:style>
  <w:style w:type="paragraph" w:styleId="IntenseQuote">
    <w:name w:val="Intense Quote"/>
    <w:basedOn w:val="Normal"/>
    <w:next w:val="Normal"/>
    <w:link w:val="IntenseQuoteChar"/>
    <w:uiPriority w:val="30"/>
    <w:qFormat/>
    <w:rsid w:val="00C429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42967"/>
    <w:rPr>
      <w:i/>
      <w:iCs/>
      <w:color w:val="0F4761" w:themeColor="accent1" w:themeShade="BF"/>
    </w:rPr>
  </w:style>
  <w:style w:type="character" w:styleId="IntenseReference">
    <w:name w:val="Intense Reference"/>
    <w:basedOn w:val="DefaultParagraphFont"/>
    <w:uiPriority w:val="32"/>
    <w:qFormat/>
    <w:rsid w:val="00C42967"/>
    <w:rPr>
      <w:b/>
      <w:bCs/>
      <w:smallCaps/>
      <w:color w:val="0F4761" w:themeColor="accent1" w:themeShade="BF"/>
      <w:spacing w:val="5"/>
    </w:rPr>
  </w:style>
  <w:style w:type="character" w:styleId="Hyperlink">
    <w:name w:val="Hyperlink"/>
    <w:basedOn w:val="DefaultParagraphFont"/>
    <w:uiPriority w:val="99"/>
    <w:unhideWhenUsed/>
    <w:rsid w:val="00B854A8"/>
    <w:rPr>
      <w:color w:val="467886" w:themeColor="hyperlink"/>
      <w:u w:val="single"/>
    </w:rPr>
  </w:style>
  <w:style w:type="character" w:styleId="UnresolvedMention">
    <w:name w:val="Unresolved Mention"/>
    <w:basedOn w:val="DefaultParagraphFont"/>
    <w:uiPriority w:val="99"/>
    <w:semiHidden/>
    <w:unhideWhenUsed/>
    <w:rsid w:val="00B854A8"/>
    <w:rPr>
      <w:color w:val="605E5C"/>
      <w:shd w:val="clear" w:color="auto" w:fill="E1DFDD"/>
    </w:rPr>
  </w:style>
  <w:style w:type="character" w:styleId="FollowedHyperlink">
    <w:name w:val="FollowedHyperlink"/>
    <w:basedOn w:val="DefaultParagraphFont"/>
    <w:uiPriority w:val="99"/>
    <w:semiHidden/>
    <w:unhideWhenUsed/>
    <w:rsid w:val="00B854A8"/>
    <w:rPr>
      <w:color w:val="96607D" w:themeColor="followedHyperlink"/>
      <w:u w:val="single"/>
    </w:rPr>
  </w:style>
  <w:style w:type="paragraph" w:styleId="Bibliography">
    <w:name w:val="Bibliography"/>
    <w:basedOn w:val="Normal"/>
    <w:next w:val="Normal"/>
    <w:uiPriority w:val="37"/>
    <w:unhideWhenUsed/>
    <w:rsid w:val="003F2D46"/>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6731462">
      <w:bodyDiv w:val="1"/>
      <w:marLeft w:val="0"/>
      <w:marRight w:val="0"/>
      <w:marTop w:val="0"/>
      <w:marBottom w:val="0"/>
      <w:divBdr>
        <w:top w:val="none" w:sz="0" w:space="0" w:color="auto"/>
        <w:left w:val="none" w:sz="0" w:space="0" w:color="auto"/>
        <w:bottom w:val="none" w:sz="0" w:space="0" w:color="auto"/>
        <w:right w:val="none" w:sz="0" w:space="0" w:color="auto"/>
      </w:divBdr>
    </w:div>
    <w:div w:id="1188134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IOS-OSD-DPG/pycurrents_ADCP_processing?tab=readme-ov-file" TargetMode="External"/><Relationship Id="rId13" Type="http://schemas.openxmlformats.org/officeDocument/2006/relationships/hyperlink" Target="https://github.com/aodn/imos-toolbox" TargetMode="External"/><Relationship Id="rId18" Type="http://schemas.openxmlformats.org/officeDocument/2006/relationships/hyperlink" Target="https://github.com/smerckel/adcpreade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mhkit-software.github.io/MHKiT/mhkit-python/api.dolfyn.html" TargetMode="External"/><Relationship Id="rId7" Type="http://schemas.openxmlformats.org/officeDocument/2006/relationships/hyperlink" Target="https://github.com/p-amol/pyadps" TargetMode="External"/><Relationship Id="rId12" Type="http://schemas.openxmlformats.org/officeDocument/2006/relationships/hyperlink" Target="https://joss.theoj.org/papers/10.21105/joss.03594.pdf" TargetMode="External"/><Relationship Id="rId17" Type="http://schemas.openxmlformats.org/officeDocument/2006/relationships/hyperlink" Target="https://adcpreader.readthedocs.io/en/latest/index.html"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mmartini-usgs/ADCPy/commits/master/" TargetMode="External"/><Relationship Id="rId20" Type="http://schemas.openxmlformats.org/officeDocument/2006/relationships/hyperlink" Target="https://github.com/MHKiT-Software/MHKiT-Python" TargetMode="External"/><Relationship Id="rId1" Type="http://schemas.openxmlformats.org/officeDocument/2006/relationships/customXml" Target="../customXml/item1.xml"/><Relationship Id="rId6" Type="http://schemas.openxmlformats.org/officeDocument/2006/relationships/hyperlink" Target="https://pyadps.readthedocs.io/en/latest/index.html" TargetMode="External"/><Relationship Id="rId11" Type="http://schemas.openxmlformats.org/officeDocument/2006/relationships/hyperlink" Target="https://github.com/dankelley/oce" TargetMode="External"/><Relationship Id="rId24" Type="http://schemas.openxmlformats.org/officeDocument/2006/relationships/hyperlink" Target="https://github.com/frank-engel/VMT" TargetMode="External"/><Relationship Id="rId5" Type="http://schemas.openxmlformats.org/officeDocument/2006/relationships/webSettings" Target="webSettings.xml"/><Relationship Id="rId15" Type="http://schemas.openxmlformats.org/officeDocument/2006/relationships/hyperlink" Target="https://github.com/aodn/imos-toolbox/wiki/RDI" TargetMode="External"/><Relationship Id="rId23" Type="http://schemas.openxmlformats.org/officeDocument/2006/relationships/hyperlink" Target="https://onlinelibrary.wiley.com/doi/abs/10.1002/esp.3367" TargetMode="External"/><Relationship Id="rId10" Type="http://schemas.openxmlformats.org/officeDocument/2006/relationships/hyperlink" Target="https://github.com/bartverm/adcptools?tab=readme-ov-file" TargetMode="External"/><Relationship Id="rId19" Type="http://schemas.openxmlformats.org/officeDocument/2006/relationships/hyperlink" Target="https://mhkit-software.github.io/MHKiT/index.html" TargetMode="External"/><Relationship Id="rId4" Type="http://schemas.openxmlformats.org/officeDocument/2006/relationships/settings" Target="settings.xml"/><Relationship Id="rId9" Type="http://schemas.openxmlformats.org/officeDocument/2006/relationships/hyperlink" Target="https://github.com/modscripps/mADCP/tree/master" TargetMode="External"/><Relationship Id="rId14" Type="http://schemas.openxmlformats.org/officeDocument/2006/relationships/hyperlink" Target="https://github.com/aodn/imos-toolbox/wiki/RDI" TargetMode="External"/><Relationship Id="rId22" Type="http://schemas.openxmlformats.org/officeDocument/2006/relationships/hyperlink" Target="https://hydroacoustics.usgs.gov/movingboat/VMT/VMT.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7A098D-F0F8-4979-87C2-6DA5D94AD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4</Pages>
  <Words>2437</Words>
  <Characters>13893</Characters>
  <Application>Microsoft Office Word</Application>
  <DocSecurity>0</DocSecurity>
  <Lines>115</Lines>
  <Paragraphs>32</Paragraphs>
  <ScaleCrop>false</ScaleCrop>
  <Company/>
  <LinksUpToDate>false</LinksUpToDate>
  <CharactersWithSpaces>1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Smith</dc:creator>
  <cp:keywords/>
  <dc:description/>
  <cp:lastModifiedBy>Ethan Smith</cp:lastModifiedBy>
  <cp:revision>127</cp:revision>
  <dcterms:created xsi:type="dcterms:W3CDTF">2025-07-08T07:27:00Z</dcterms:created>
  <dcterms:modified xsi:type="dcterms:W3CDTF">2025-07-14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dkVKv60d"/&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